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D8CEF6" w14:textId="77777777" w:rsidR="00923EC0" w:rsidRDefault="00923EC0" w:rsidP="00923EC0">
      <w:pPr>
        <w:rPr>
          <w:b/>
          <w:bCs/>
        </w:rPr>
      </w:pPr>
      <w:bookmarkStart w:id="0" w:name="_GoBack"/>
      <w:bookmarkEnd w:id="0"/>
      <w:r>
        <w:rPr>
          <w:b/>
          <w:bCs/>
        </w:rPr>
        <w:t>Physical activity in hospitalised older people: The feasibility and acceptability of a volunteer-led mobility intervention in the SoMoVe Study</w:t>
      </w:r>
    </w:p>
    <w:p w14:paraId="21418EB1" w14:textId="77777777" w:rsidR="003214A5" w:rsidRDefault="003214A5" w:rsidP="003214A5">
      <w:pPr>
        <w:rPr>
          <w:b/>
          <w:bCs/>
        </w:rPr>
      </w:pPr>
      <w:r>
        <w:rPr>
          <w:b/>
          <w:bCs/>
        </w:rPr>
        <w:t>Lim S</w:t>
      </w:r>
      <w:r>
        <w:rPr>
          <w:b/>
          <w:bCs/>
          <w:vertAlign w:val="superscript"/>
        </w:rPr>
        <w:t>1,2,3</w:t>
      </w:r>
      <w:r>
        <w:rPr>
          <w:b/>
          <w:bCs/>
        </w:rPr>
        <w:t>, Ibrahim K</w:t>
      </w:r>
      <w:r>
        <w:rPr>
          <w:b/>
          <w:bCs/>
          <w:vertAlign w:val="superscript"/>
        </w:rPr>
        <w:t>1,2</w:t>
      </w:r>
      <w:r>
        <w:rPr>
          <w:b/>
          <w:bCs/>
        </w:rPr>
        <w:t>, Dodds R</w:t>
      </w:r>
      <w:r>
        <w:rPr>
          <w:b/>
          <w:bCs/>
          <w:vertAlign w:val="superscript"/>
        </w:rPr>
        <w:t>4,5</w:t>
      </w:r>
      <w:r>
        <w:rPr>
          <w:b/>
          <w:bCs/>
        </w:rPr>
        <w:t>, Purkis A</w:t>
      </w:r>
      <w:r>
        <w:rPr>
          <w:b/>
          <w:bCs/>
          <w:vertAlign w:val="superscript"/>
        </w:rPr>
        <w:t>3</w:t>
      </w:r>
      <w:r>
        <w:rPr>
          <w:b/>
          <w:bCs/>
        </w:rPr>
        <w:t>, Baxter M</w:t>
      </w:r>
      <w:r>
        <w:rPr>
          <w:b/>
          <w:bCs/>
          <w:vertAlign w:val="superscript"/>
        </w:rPr>
        <w:t>3</w:t>
      </w:r>
      <w:r>
        <w:rPr>
          <w:b/>
          <w:bCs/>
        </w:rPr>
        <w:t>, Rogers A</w:t>
      </w:r>
      <w:r>
        <w:rPr>
          <w:b/>
          <w:bCs/>
          <w:vertAlign w:val="superscript"/>
        </w:rPr>
        <w:t>2</w:t>
      </w:r>
      <w:r>
        <w:rPr>
          <w:b/>
          <w:bCs/>
        </w:rPr>
        <w:t>, Sayer AA</w:t>
      </w:r>
      <w:r>
        <w:rPr>
          <w:b/>
          <w:bCs/>
          <w:vertAlign w:val="superscript"/>
        </w:rPr>
        <w:t>1,4,5</w:t>
      </w:r>
      <w:r>
        <w:rPr>
          <w:b/>
          <w:bCs/>
        </w:rPr>
        <w:t>, Roberts HC</w:t>
      </w:r>
      <w:r>
        <w:rPr>
          <w:b/>
          <w:bCs/>
          <w:vertAlign w:val="superscript"/>
        </w:rPr>
        <w:t>1,2,3</w:t>
      </w:r>
    </w:p>
    <w:p w14:paraId="4358BB72" w14:textId="4222D4F4" w:rsidR="00EB19A6" w:rsidRDefault="003214A5" w:rsidP="003214A5">
      <w:r>
        <w:t>1. Academic Geriatric Medicine and 2. NIHR CLAHRC: Wessex, University of Southampton, UK 3. University Hospital Southampton NHS Foundation Trust, UK 4. AGE Research Group, Institute of Neuroscience, Newcastle University, UK 5. NIHR Newcastle Biomedical Research Centre, Newcastle upon Tyne Hospitals NHS Foundation Trust and Faculty of Medical Sciences, Newcastle University, UK.</w:t>
      </w:r>
    </w:p>
    <w:p w14:paraId="4567026A" w14:textId="0A622863" w:rsidR="003214A5" w:rsidRDefault="003214A5" w:rsidP="003214A5">
      <w:pPr>
        <w:rPr>
          <w:b/>
          <w:bCs/>
        </w:rPr>
      </w:pPr>
    </w:p>
    <w:p w14:paraId="4AEEAAB9" w14:textId="41967DDB" w:rsidR="003214A5" w:rsidRDefault="003214A5" w:rsidP="003214A5">
      <w:r w:rsidRPr="001818F5">
        <w:rPr>
          <w:b/>
          <w:bCs/>
        </w:rPr>
        <w:t>Objectives</w:t>
      </w:r>
      <w:r>
        <w:t>: To determine the feasibility and acceptability of a volunteer-led mobility intervention to improve activity levels of older inpatients.</w:t>
      </w:r>
    </w:p>
    <w:p w14:paraId="41185A71" w14:textId="77777777" w:rsidR="003214A5" w:rsidRDefault="003214A5" w:rsidP="003214A5">
      <w:r w:rsidRPr="001818F5">
        <w:rPr>
          <w:b/>
          <w:bCs/>
        </w:rPr>
        <w:t>Design</w:t>
      </w:r>
      <w:r>
        <w:t xml:space="preserve">: Quasi-experimental mixed methods study. </w:t>
      </w:r>
    </w:p>
    <w:p w14:paraId="5E5275B8" w14:textId="77777777" w:rsidR="003214A5" w:rsidRDefault="003214A5" w:rsidP="003214A5">
      <w:r w:rsidRPr="001818F5">
        <w:rPr>
          <w:b/>
          <w:bCs/>
        </w:rPr>
        <w:t>Setting</w:t>
      </w:r>
      <w:r>
        <w:t>: Acute medical wards for older people.</w:t>
      </w:r>
    </w:p>
    <w:p w14:paraId="1C7AF76D" w14:textId="77777777" w:rsidR="003214A5" w:rsidRDefault="003214A5" w:rsidP="003214A5">
      <w:r w:rsidRPr="001818F5">
        <w:rPr>
          <w:b/>
          <w:bCs/>
        </w:rPr>
        <w:t>Participants</w:t>
      </w:r>
      <w:r>
        <w:t xml:space="preserve">: One hundred inpatients aged </w:t>
      </w:r>
      <w:r>
        <w:rPr>
          <w:rFonts w:cstheme="minorHAnsi"/>
        </w:rPr>
        <w:t>≥</w:t>
      </w:r>
      <w:r>
        <w:t>70 years who were mobile prior to hospitalisation: 50 participants were recruited before and 50 after the intervention was established. 25 participants (patients, nurses, therapists and volunteers) were interviewed to determine the acceptability of the intervention.</w:t>
      </w:r>
    </w:p>
    <w:p w14:paraId="3472D36F" w14:textId="77777777" w:rsidR="003214A5" w:rsidRDefault="003214A5" w:rsidP="003214A5">
      <w:r w:rsidRPr="001818F5">
        <w:rPr>
          <w:b/>
          <w:bCs/>
        </w:rPr>
        <w:t>Interventions</w:t>
      </w:r>
      <w:r>
        <w:t>: Twice daily volunteer-led mobility and bedside exercises.</w:t>
      </w:r>
    </w:p>
    <w:p w14:paraId="34262410" w14:textId="77777777" w:rsidR="003214A5" w:rsidRDefault="003214A5" w:rsidP="003214A5">
      <w:r w:rsidRPr="001818F5">
        <w:rPr>
          <w:b/>
          <w:bCs/>
        </w:rPr>
        <w:t>Main outcome measures</w:t>
      </w:r>
      <w:r>
        <w:t>: The feasibility of delivering a volunteer-led mobility intervention; including the recruitment, training and retention of volunteers, and the acceptability of the intervention to patients and healthcare professionals. Secondary outcome measures included objectively measured daily step count, length of stay, 30-day readmission,</w:t>
      </w:r>
      <w:r w:rsidRPr="004F60DF">
        <w:t xml:space="preserve"> </w:t>
      </w:r>
      <w:r>
        <w:t>and any adverse events.</w:t>
      </w:r>
    </w:p>
    <w:p w14:paraId="36425261" w14:textId="77777777" w:rsidR="003214A5" w:rsidRDefault="003214A5" w:rsidP="003214A5">
      <w:r w:rsidRPr="001818F5">
        <w:rPr>
          <w:b/>
          <w:bCs/>
        </w:rPr>
        <w:t>Results</w:t>
      </w:r>
      <w:r>
        <w:t xml:space="preserve">: Seventeen volunteers were recruited, 16 completed training and 12 were retained. Fifty participants (mean age 86 years) received the intervention, with a median daily step count of 912 steps (IQR 295-1824) compared to the baseline group (n=50, mean age 87 years) of 636 steps (IQR 298-1468). No adverse events were reported. The intervention was acceptable to patients and staff. Facilitating factors of the intervention included the social aspect of the intervention and perceived benefits by stakeholders. Barriers identified included the busy clinical environment, and lack of awareness of the intervention amongst staff. </w:t>
      </w:r>
    </w:p>
    <w:p w14:paraId="295F218A" w14:textId="77777777" w:rsidR="003214A5" w:rsidRPr="001818F5" w:rsidRDefault="003214A5" w:rsidP="003214A5">
      <w:pPr>
        <w:rPr>
          <w:b/>
          <w:bCs/>
        </w:rPr>
      </w:pPr>
      <w:r w:rsidRPr="001818F5">
        <w:rPr>
          <w:b/>
          <w:bCs/>
        </w:rPr>
        <w:t>Conclusions</w:t>
      </w:r>
      <w:r>
        <w:rPr>
          <w:b/>
          <w:bCs/>
        </w:rPr>
        <w:t xml:space="preserve">: </w:t>
      </w:r>
      <w:r>
        <w:t xml:space="preserve">It was feasible to deliver a volunteer-led mobility intervention including the recruitment, training and retention of volunteers. The intervention was safe and acceptable to healthcare professionals and patients. </w:t>
      </w:r>
    </w:p>
    <w:p w14:paraId="4D506470" w14:textId="4F172E07" w:rsidR="003214A5" w:rsidRDefault="003214A5" w:rsidP="003214A5"/>
    <w:p w14:paraId="474DADD7" w14:textId="2902C0CE" w:rsidR="003214A5" w:rsidRDefault="003214A5" w:rsidP="003214A5">
      <w:pPr>
        <w:ind w:firstLine="720"/>
      </w:pPr>
    </w:p>
    <w:p w14:paraId="69AB627E" w14:textId="6EEE7CCC" w:rsidR="003214A5" w:rsidRDefault="003214A5" w:rsidP="003214A5">
      <w:pPr>
        <w:ind w:firstLine="720"/>
      </w:pPr>
    </w:p>
    <w:p w14:paraId="4E369612" w14:textId="1F28030A" w:rsidR="003214A5" w:rsidRDefault="003214A5" w:rsidP="003214A5">
      <w:pPr>
        <w:ind w:firstLine="720"/>
      </w:pPr>
    </w:p>
    <w:p w14:paraId="5D094995" w14:textId="77777777" w:rsidR="003214A5" w:rsidRDefault="003214A5" w:rsidP="003214A5">
      <w:pPr>
        <w:ind w:firstLine="720"/>
      </w:pPr>
    </w:p>
    <w:p w14:paraId="41E99933" w14:textId="39A720EE" w:rsidR="003214A5" w:rsidRDefault="003214A5" w:rsidP="003214A5"/>
    <w:p w14:paraId="3E1BD69C" w14:textId="77777777" w:rsidR="00D612F8" w:rsidRPr="00E752D6" w:rsidRDefault="007C4FAE" w:rsidP="00E752D6">
      <w:pPr>
        <w:rPr>
          <w:b/>
          <w:bCs/>
          <w:sz w:val="28"/>
          <w:szCs w:val="28"/>
        </w:rPr>
      </w:pPr>
      <w:r w:rsidRPr="00E752D6">
        <w:rPr>
          <w:b/>
          <w:bCs/>
          <w:sz w:val="28"/>
          <w:szCs w:val="28"/>
        </w:rPr>
        <w:lastRenderedPageBreak/>
        <w:t>Background</w:t>
      </w:r>
    </w:p>
    <w:p w14:paraId="4D05027A" w14:textId="58896F46" w:rsidR="00EB19A6" w:rsidRDefault="00174980" w:rsidP="00280B35">
      <w:pPr>
        <w:spacing w:line="360" w:lineRule="auto"/>
      </w:pPr>
      <w:r w:rsidRPr="00DC4FD7">
        <w:t xml:space="preserve">The adverse effects of hospitalisation on older adults are </w:t>
      </w:r>
      <w:r w:rsidR="003E7742" w:rsidRPr="00DC4FD7">
        <w:t>well recognised</w:t>
      </w:r>
      <w:r w:rsidR="0022164F">
        <w:t>, for example</w:t>
      </w:r>
      <w:r w:rsidR="00DC4FD7" w:rsidRPr="00DC4FD7">
        <w:t xml:space="preserve"> </w:t>
      </w:r>
      <w:r w:rsidR="00DC4FD7">
        <w:t>i</w:t>
      </w:r>
      <w:r w:rsidR="00DC4FD7" w:rsidRPr="00DC4FD7">
        <w:t>t is estimated that between 30-60% of older inpatients experience functional decline at discharge</w:t>
      </w:r>
      <w:r w:rsidR="00DC4FD7" w:rsidRPr="00DC4FD7">
        <w:fldChar w:fldCharType="begin">
          <w:fldData xml:space="preserve">PEVuZE5vdGU+PENpdGU+PEF1dGhvcj5MYWZvbnQ8L0F1dGhvcj48WWVhcj4yMDExPC9ZZWFyPjxS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</w:fldData>
        </w:fldChar>
      </w:r>
      <w:r w:rsidR="00C22E01">
        <w:instrText xml:space="preserve"> ADDIN EN.CITE </w:instrText>
      </w:r>
      <w:r w:rsidR="00C22E01">
        <w:fldChar w:fldCharType="begin">
          <w:fldData xml:space="preserve">PEVuZE5vdGU+PENpdGU+PEF1dGhvcj5MYWZvbnQ8L0F1dGhvcj48WWVhcj4yMDExPC9ZZWFyPjxS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</w:fldData>
        </w:fldChar>
      </w:r>
      <w:r w:rsidR="00C22E01">
        <w:instrText xml:space="preserve"> ADDIN EN.CITE.DATA </w:instrText>
      </w:r>
      <w:r w:rsidR="00C22E01">
        <w:fldChar w:fldCharType="end"/>
      </w:r>
      <w:r w:rsidR="00DC4FD7" w:rsidRPr="00DC4FD7">
        <w:fldChar w:fldCharType="separate"/>
      </w:r>
      <w:r w:rsidR="00C22E01">
        <w:rPr>
          <w:noProof/>
        </w:rPr>
        <w:t>[1, 2]</w:t>
      </w:r>
      <w:r w:rsidR="00DC4FD7" w:rsidRPr="00DC4FD7">
        <w:fldChar w:fldCharType="end"/>
      </w:r>
      <w:r w:rsidR="00E010C9">
        <w:t>.</w:t>
      </w:r>
      <w:r w:rsidR="00767814" w:rsidRPr="00DC4FD7">
        <w:t xml:space="preserve"> </w:t>
      </w:r>
      <w:r w:rsidR="00063115">
        <w:t xml:space="preserve">Functional </w:t>
      </w:r>
      <w:r w:rsidR="00E027E6">
        <w:t>decline among</w:t>
      </w:r>
      <w:r w:rsidR="00063115">
        <w:t xml:space="preserve"> older</w:t>
      </w:r>
      <w:r w:rsidR="00E027E6">
        <w:t xml:space="preserve"> inpatients, also known as hospital-associated deconditioning,</w:t>
      </w:r>
      <w:r w:rsidR="00D336F8">
        <w:t xml:space="preserve"> </w:t>
      </w:r>
      <w:r w:rsidR="00602B57">
        <w:t>significant</w:t>
      </w:r>
      <w:r w:rsidR="004C534B">
        <w:t>ly</w:t>
      </w:r>
      <w:r w:rsidR="00602B57">
        <w:t xml:space="preserve"> impact</w:t>
      </w:r>
      <w:r w:rsidR="004C534B">
        <w:t>s</w:t>
      </w:r>
      <w:r w:rsidR="00602B57">
        <w:t xml:space="preserve"> on the</w:t>
      </w:r>
      <w:r w:rsidR="00063115">
        <w:t>ir</w:t>
      </w:r>
      <w:r w:rsidR="00602B57">
        <w:t xml:space="preserve"> independence</w:t>
      </w:r>
      <w:r w:rsidR="00F42540">
        <w:t xml:space="preserve">, ability to self-manage </w:t>
      </w:r>
      <w:r w:rsidR="00602B57">
        <w:t>and</w:t>
      </w:r>
      <w:r w:rsidR="00F42540">
        <w:t xml:space="preserve"> </w:t>
      </w:r>
      <w:r w:rsidR="00602B57">
        <w:t>quality of life.</w:t>
      </w:r>
      <w:r w:rsidR="004C534B">
        <w:t xml:space="preserve"> </w:t>
      </w:r>
      <w:r w:rsidR="004A1570">
        <w:t>A</w:t>
      </w:r>
      <w:r w:rsidR="00602B57">
        <w:t xml:space="preserve">ge, </w:t>
      </w:r>
      <w:r w:rsidR="00C85E6A">
        <w:t xml:space="preserve">pre-hospitalisation </w:t>
      </w:r>
      <w:r w:rsidR="00602B57">
        <w:t>functional status, cogniti</w:t>
      </w:r>
      <w:r w:rsidR="004A1570">
        <w:t>on</w:t>
      </w:r>
      <w:r w:rsidR="00602B57">
        <w:t xml:space="preserve">, </w:t>
      </w:r>
      <w:r w:rsidR="004A1570">
        <w:t>mood</w:t>
      </w:r>
      <w:r w:rsidR="00602B57">
        <w:t xml:space="preserve"> and </w:t>
      </w:r>
      <w:r w:rsidR="004A1570">
        <w:t>length of hospita</w:t>
      </w:r>
      <w:r w:rsidR="00602B57">
        <w:t xml:space="preserve">l stay </w:t>
      </w:r>
      <w:r w:rsidR="00280B35">
        <w:t>are</w:t>
      </w:r>
      <w:r w:rsidR="00602B57">
        <w:t xml:space="preserve"> </w:t>
      </w:r>
      <w:r w:rsidR="004F60DF">
        <w:t xml:space="preserve">important </w:t>
      </w:r>
      <w:r w:rsidR="00602B57">
        <w:t>predictors of functional decline among older inpatients</w:t>
      </w:r>
      <w:r w:rsidR="00602B57">
        <w:fldChar w:fldCharType="begin"/>
      </w:r>
      <w:r w:rsidR="00C22E01">
        <w:instrText xml:space="preserve"> ADDIN EN.CITE &lt;EndNote&gt;&lt;Cite&gt;&lt;Author&gt;Hoogerduijn&lt;/Author&gt;&lt;Year&gt;2007&lt;/Year&gt;&lt;RecNum&gt;99&lt;/RecNum&gt;&lt;DisplayText&gt;[3]&lt;/DisplayText&gt;&lt;record&gt;&lt;rec-number&gt;99&lt;/rec-number&gt;&lt;foreign-keys&gt;&lt;key app="EN" db-id="exa2rxea7ezff1ear5y5wxedv5arversed2s" timestamp="1443789270"&gt;99&lt;/key&gt;&lt;/foreign-keys&gt;&lt;ref-type name="Journal Article"&gt;17&lt;/ref-type&gt;&lt;contributors&gt;&lt;authors&gt;&lt;author&gt;Hoogerduijn, Jita G.&lt;/author&gt;&lt;author&gt;Schuurmans, Marieke J.&lt;/author&gt;&lt;author&gt;Duijnstee, M. S. H.&lt;/author&gt;&lt;author&gt;De Rooij, Sophia E.&lt;/author&gt;&lt;author&gt;Grypdonck, M. F. H.&lt;/author&gt;&lt;/authors&gt;&lt;/contributors&gt;&lt;titles&gt;&lt;title&gt;A systematic review of predictors and screening instruments to identify older hospitalized patients at risk for functional decline&lt;/title&gt;&lt;secondary-title&gt;Journal of Clinical Nursing&lt;/secondary-title&gt;&lt;/titles&gt;&lt;periodical&gt;&lt;full-title&gt;Journal of Clinical Nursing&lt;/full-title&gt;&lt;/periodical&gt;&lt;pages&gt;46-57&lt;/pages&gt;&lt;volume&gt;16&lt;/volume&gt;&lt;keywords&gt;&lt;keyword&gt;Elderly&lt;/keyword&gt;&lt;keyword&gt;Functional decline&lt;/keyword&gt;&lt;keyword&gt;Hospitalization&lt;/keyword&gt;&lt;keyword&gt;Nurses&lt;/keyword&gt;&lt;keyword&gt;Risk assessment instruments&lt;/keyword&gt;&lt;keyword&gt;Screening&lt;/keyword&gt;&lt;/keywords&gt;&lt;dates&gt;&lt;year&gt;2007&lt;/year&gt;&lt;/dates&gt;&lt;isbn&gt;1365-2702&lt;/isbn&gt;&lt;urls&gt;&lt;related-urls&gt;&lt;url&gt;http://onlinelibrary.wiley.com/store/10.1111/j.1365-2702.2006.01579.x/asset/j.1365-2702.2006.01579.x.pdf?v=1&amp;amp;t=if9n0ffk&amp;amp;s=f0e08452b6aa210500c2ca0754f066312f382b74&lt;/url&gt;&lt;/related-urls&gt;&lt;pdf-urls&gt;&lt;url&gt;file://soton.ac.uk/ude/personalfiles/users/sel2g14/mydesktop/Literature Mobility/A systematic review of predictors and screening intstruments to identify.pdf&lt;/url&gt;&lt;/pdf-urls&gt;&lt;/urls&gt;&lt;electronic-resource-num&gt;10.1111/j.1365-2702.2006.01579.x&lt;/electronic-resource-num&gt;&lt;/record&gt;&lt;/Cite&gt;&lt;/EndNote&gt;</w:instrText>
      </w:r>
      <w:r w:rsidR="00602B57">
        <w:fldChar w:fldCharType="separate"/>
      </w:r>
      <w:r w:rsidR="00C22E01">
        <w:rPr>
          <w:noProof/>
        </w:rPr>
        <w:t>[3]</w:t>
      </w:r>
      <w:r w:rsidR="00602B57">
        <w:fldChar w:fldCharType="end"/>
      </w:r>
      <w:r w:rsidR="00E010C9">
        <w:t>.</w:t>
      </w:r>
      <w:r w:rsidR="00602B57">
        <w:t xml:space="preserve"> </w:t>
      </w:r>
      <w:r w:rsidR="00BC48F2">
        <w:t>Physical inactivity</w:t>
      </w:r>
      <w:r w:rsidR="00AF27AF">
        <w:t xml:space="preserve"> </w:t>
      </w:r>
      <w:r w:rsidR="00BB269E">
        <w:t>is also</w:t>
      </w:r>
      <w:r w:rsidR="00BC48F2">
        <w:t xml:space="preserve"> an important risk factor for </w:t>
      </w:r>
      <w:r w:rsidR="00E010C9">
        <w:t>hospital-associated deconditioning</w:t>
      </w:r>
      <w:r w:rsidR="00BC48F2">
        <w:t xml:space="preserve"> among older </w:t>
      </w:r>
      <w:r w:rsidR="00FE75A1">
        <w:t>inpatients</w:t>
      </w:r>
      <w:r w:rsidR="00A516A9">
        <w:fldChar w:fldCharType="begin">
          <w:fldData xml:space="preserve">PEVuZE5vdGU+PENpdGU+PEF1dGhvcj5aaXNiZXJnPC9BdXRob3I+PFllYXI+MjAxMTwvWWVhcj48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</w:fldData>
        </w:fldChar>
      </w:r>
      <w:r w:rsidR="00C22E01">
        <w:instrText xml:space="preserve"> ADDIN EN.CITE </w:instrText>
      </w:r>
      <w:r w:rsidR="00C22E01">
        <w:fldChar w:fldCharType="begin">
          <w:fldData xml:space="preserve">PEVuZE5vdGU+PENpdGU+PEF1dGhvcj5aaXNiZXJnPC9BdXRob3I+PFllYXI+MjAxMTwvWWVhcj48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</w:fldData>
        </w:fldChar>
      </w:r>
      <w:r w:rsidR="00C22E01">
        <w:instrText xml:space="preserve"> ADDIN EN.CITE.DATA </w:instrText>
      </w:r>
      <w:r w:rsidR="00C22E01">
        <w:fldChar w:fldCharType="end"/>
      </w:r>
      <w:r w:rsidR="00A516A9">
        <w:fldChar w:fldCharType="separate"/>
      </w:r>
      <w:r w:rsidR="00C22E01">
        <w:rPr>
          <w:noProof/>
        </w:rPr>
        <w:t>[4]</w:t>
      </w:r>
      <w:r w:rsidR="00A516A9">
        <w:fldChar w:fldCharType="end"/>
      </w:r>
      <w:r w:rsidR="00E010C9">
        <w:t>.</w:t>
      </w:r>
      <w:r w:rsidR="00BC48F2">
        <w:t xml:space="preserve"> </w:t>
      </w:r>
      <w:r w:rsidR="00A516A9">
        <w:t>A study by Brown et al in the US found that patients with</w:t>
      </w:r>
      <w:r w:rsidR="0022164F">
        <w:t xml:space="preserve"> the</w:t>
      </w:r>
      <w:r w:rsidR="00A516A9">
        <w:t xml:space="preserve"> low</w:t>
      </w:r>
      <w:r w:rsidR="00BF7B1A">
        <w:t>est</w:t>
      </w:r>
      <w:r w:rsidR="00A516A9">
        <w:t xml:space="preserve"> mobility levels </w:t>
      </w:r>
      <w:r w:rsidR="008E39BC">
        <w:t>had</w:t>
      </w:r>
      <w:r w:rsidR="00A516A9">
        <w:t xml:space="preserve"> </w:t>
      </w:r>
      <w:r w:rsidR="00BF7B1A">
        <w:t xml:space="preserve">over five times the odds of </w:t>
      </w:r>
      <w:r w:rsidR="00A516A9">
        <w:t>functional decline</w:t>
      </w:r>
      <w:r w:rsidR="00C85E6A">
        <w:t xml:space="preserve"> compared to patients with</w:t>
      </w:r>
      <w:r w:rsidR="0022164F">
        <w:t xml:space="preserve"> the</w:t>
      </w:r>
      <w:r w:rsidR="00C85E6A">
        <w:t xml:space="preserve"> high</w:t>
      </w:r>
      <w:r w:rsidR="00F42540">
        <w:t>e</w:t>
      </w:r>
      <w:r w:rsidR="00BF7B1A">
        <w:t>st</w:t>
      </w:r>
      <w:r w:rsidR="00C85E6A">
        <w:t xml:space="preserve"> mobility levels</w:t>
      </w:r>
      <w:r w:rsidR="00A516A9">
        <w:fldChar w:fldCharType="begin"/>
      </w:r>
      <w:r w:rsidR="00C22E01">
        <w:instrText xml:space="preserve"> ADDIN EN.CITE &lt;EndNote&gt;&lt;Cite&gt;&lt;Author&gt;Brown&lt;/Author&gt;&lt;Year&gt;2004&lt;/Year&gt;&lt;RecNum&gt;23&lt;/RecNum&gt;&lt;DisplayText&gt;[5]&lt;/DisplayText&gt;&lt;record&gt;&lt;rec-number&gt;23&lt;/rec-number&gt;&lt;foreign-keys&gt;&lt;key app="EN" db-id="exa2rxea7ezff1ear5y5wxedv5arversed2s" timestamp="1443789269"&gt;23&lt;/key&gt;&lt;/foreign-keys&gt;&lt;ref-type name="Journal Article"&gt;17&lt;/ref-type&gt;&lt;contributors&gt;&lt;authors&gt;&lt;author&gt;Brown, Cynthia J.&lt;/author&gt;&lt;author&gt;Friedkin, Rebecca J.&lt;/author&gt;&lt;author&gt;Inouye, Sharon K.&lt;/author&gt;&lt;/authors&gt;&lt;/contributors&gt;&lt;titles&gt;&lt;title&gt;Prevalence and outcomes of low mobility in hospitalized older patients&lt;/title&gt;&lt;secondary-title&gt;Journal of the American Geriatrics Society&lt;/secondary-title&gt;&lt;/titles&gt;&lt;periodical&gt;&lt;full-title&gt;Journal of the American Geriatrics Society&lt;/full-title&gt;&lt;/periodical&gt;&lt;pages&gt;1263-70&lt;/pages&gt;&lt;volume&gt;52&lt;/volume&gt;&lt;number&gt;8&lt;/number&gt;&lt;keywords&gt;&lt;keyword&gt;Activities of Daily Living&lt;/keyword&gt;&lt;keyword&gt;Aged&lt;/keyword&gt;&lt;keyword&gt;Bed Rest&lt;/keyword&gt;&lt;keyword&gt;Cohort Studies&lt;/keyword&gt;&lt;keyword&gt;Female&lt;/keyword&gt;&lt;keyword&gt;Humans&lt;/keyword&gt;&lt;keyword&gt;Iatrogenic Disease&lt;/keyword&gt;&lt;keyword&gt;Inpatients&lt;/keyword&gt;&lt;keyword&gt;Locomotion&lt;/keyword&gt;&lt;keyword&gt;Locomotion: physiology&lt;/keyword&gt;&lt;keyword&gt;Male&lt;/keyword&gt;&lt;keyword&gt;Prevalence&lt;/keyword&gt;&lt;keyword&gt;Prospective Studies&lt;/keyword&gt;&lt;/keywords&gt;&lt;dates&gt;&lt;year&gt;2004&lt;/year&gt;&lt;/dates&gt;&lt;urls&gt;&lt;related-urls&gt;&lt;url&gt;http://www.ncbi.nlm.nih.gov/pubmed/15271112&lt;/url&gt;&lt;url&gt;http://onlinelibrary.wiley.com/store/10.1111/j.1532-5415.2004.52354.x/asset/j.1532-5415.2004.52354.x.pdf?v=1&amp;amp;t=if9mwxlu&amp;amp;s=821f3c75672694060276bdd182d089c40658ac43&lt;/url&gt;&lt;/related-urls&gt;&lt;pdf-urls&gt;&lt;url&gt;file:///C:/Users/sel2g14/AppData/Local/Mendeley Ltd/Mendeley Desktop/Downloaded/Brown-2004-Prevalence and outcomes of low mobi.pdf&lt;/url&gt;&lt;/pdf-urls&gt;&lt;/urls&gt;&lt;electronic-resource-num&gt;10.1111/j.1532-5415.2004.52354.x&lt;/electronic-resource-num&gt;&lt;/record&gt;&lt;/Cite&gt;&lt;/EndNote&gt;</w:instrText>
      </w:r>
      <w:r w:rsidR="00A516A9">
        <w:fldChar w:fldCharType="separate"/>
      </w:r>
      <w:r w:rsidR="00C22E01">
        <w:rPr>
          <w:noProof/>
        </w:rPr>
        <w:t>[5]</w:t>
      </w:r>
      <w:r w:rsidR="00A516A9">
        <w:fldChar w:fldCharType="end"/>
      </w:r>
      <w:r w:rsidR="00E010C9">
        <w:t>.</w:t>
      </w:r>
      <w:r w:rsidR="00A516A9">
        <w:t xml:space="preserve"> </w:t>
      </w:r>
      <w:r w:rsidR="00BC48F2">
        <w:t xml:space="preserve">Low activity levels </w:t>
      </w:r>
      <w:r w:rsidR="0085433E">
        <w:t>during hospitalisation</w:t>
      </w:r>
      <w:r w:rsidR="00BC48F2">
        <w:t xml:space="preserve"> is a</w:t>
      </w:r>
      <w:r w:rsidR="00143A42">
        <w:t xml:space="preserve"> </w:t>
      </w:r>
      <w:r w:rsidR="00F42540">
        <w:t xml:space="preserve">ubiquitous </w:t>
      </w:r>
      <w:r w:rsidR="00BC48F2">
        <w:t xml:space="preserve">problem with studies </w:t>
      </w:r>
      <w:r w:rsidR="0085433E">
        <w:t>from</w:t>
      </w:r>
      <w:r w:rsidR="00BC48F2">
        <w:t xml:space="preserve"> </w:t>
      </w:r>
      <w:r w:rsidR="00E178CA">
        <w:t>US, Ireland, UK, Denmark, and Australia</w:t>
      </w:r>
      <w:r w:rsidR="00BC48F2">
        <w:t xml:space="preserve"> demonstrating low mobility levels</w:t>
      </w:r>
      <w:r w:rsidR="0085433E">
        <w:fldChar w:fldCharType="begin">
          <w:fldData xml:space="preserve">PEVuZE5vdGU+PENpdGU+PEF1dGhvcj5NY0N1bGxhZ2g8L0F1dGhvcj48WWVhcj4yMDE2PC9ZZWFy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</w:fldData>
        </w:fldChar>
      </w:r>
      <w:r w:rsidR="00C22E01">
        <w:instrText xml:space="preserve"> ADDIN EN.CITE </w:instrText>
      </w:r>
      <w:r w:rsidR="00C22E01">
        <w:fldChar w:fldCharType="begin">
          <w:fldData xml:space="preserve">PEVuZE5vdGU+PENpdGU+PEF1dGhvcj5NY0N1bGxhZ2g8L0F1dGhvcj48WWVhcj4yMDE2PC9ZZWFy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</w:fldData>
        </w:fldChar>
      </w:r>
      <w:r w:rsidR="00C22E01">
        <w:instrText xml:space="preserve"> ADDIN EN.CITE.DATA </w:instrText>
      </w:r>
      <w:r w:rsidR="00C22E01">
        <w:fldChar w:fldCharType="end"/>
      </w:r>
      <w:r w:rsidR="0085433E">
        <w:fldChar w:fldCharType="separate"/>
      </w:r>
      <w:r w:rsidR="00C22E01">
        <w:rPr>
          <w:noProof/>
        </w:rPr>
        <w:t>[6-8]</w:t>
      </w:r>
      <w:r w:rsidR="0085433E">
        <w:fldChar w:fldCharType="end"/>
      </w:r>
      <w:r w:rsidR="00BC48F2">
        <w:t xml:space="preserve">, </w:t>
      </w:r>
      <w:r w:rsidR="0085433E">
        <w:t>and prolonged bed rest</w:t>
      </w:r>
      <w:r w:rsidR="0085433E">
        <w:fldChar w:fldCharType="begin">
          <w:fldData xml:space="preserve">PEVuZE5vdGU+PENpdGU+PEF1dGhvcj5QZWRlcnNlbjwvQXV0aG9yPjxZZWFyPjIwMTI8L1llYXI+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</w:fldData>
        </w:fldChar>
      </w:r>
      <w:r w:rsidR="00C22E01">
        <w:instrText xml:space="preserve"> ADDIN EN.CITE </w:instrText>
      </w:r>
      <w:r w:rsidR="00C22E01">
        <w:fldChar w:fldCharType="begin">
          <w:fldData xml:space="preserve">PEVuZE5vdGU+PENpdGU+PEF1dGhvcj5QZWRlcnNlbjwvQXV0aG9yPjxZZWFyPjIwMTI8L1llYXI+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</w:fldData>
        </w:fldChar>
      </w:r>
      <w:r w:rsidR="00C22E01">
        <w:instrText xml:space="preserve"> ADDIN EN.CITE.DATA </w:instrText>
      </w:r>
      <w:r w:rsidR="00C22E01">
        <w:fldChar w:fldCharType="end"/>
      </w:r>
      <w:r w:rsidR="0085433E">
        <w:fldChar w:fldCharType="separate"/>
      </w:r>
      <w:r w:rsidR="00C22E01">
        <w:rPr>
          <w:noProof/>
        </w:rPr>
        <w:t>[9, 10]</w:t>
      </w:r>
      <w:r w:rsidR="0085433E">
        <w:fldChar w:fldCharType="end"/>
      </w:r>
      <w:r w:rsidR="0085433E">
        <w:t xml:space="preserve"> among older inpatients.</w:t>
      </w:r>
    </w:p>
    <w:p w14:paraId="543CDA0F" w14:textId="2B7EB5A9" w:rsidR="00BC48F2" w:rsidRDefault="00304D2E" w:rsidP="00F77706">
      <w:pPr>
        <w:spacing w:line="360" w:lineRule="auto"/>
      </w:pPr>
      <w:r>
        <w:t xml:space="preserve">Previous studies </w:t>
      </w:r>
      <w:r w:rsidR="00040D50">
        <w:t xml:space="preserve">of </w:t>
      </w:r>
      <w:r>
        <w:t>mobility and</w:t>
      </w:r>
      <w:r w:rsidR="00040D50">
        <w:t xml:space="preserve"> </w:t>
      </w:r>
      <w:r>
        <w:t xml:space="preserve">exercise interventions </w:t>
      </w:r>
      <w:r w:rsidR="00040D50">
        <w:t xml:space="preserve">among hospitalised older people have shown </w:t>
      </w:r>
      <w:r w:rsidR="00280B35">
        <w:t>benefit</w:t>
      </w:r>
      <w:r w:rsidR="00BF7B1A">
        <w:t>s</w:t>
      </w:r>
      <w:r w:rsidR="009F4C5A">
        <w:t xml:space="preserve"> </w:t>
      </w:r>
      <w:r w:rsidR="00040D50">
        <w:t>including reduction in length of stay</w:t>
      </w:r>
      <w:r w:rsidR="00040D50">
        <w:fldChar w:fldCharType="begin">
          <w:fldData xml:space="preserve">PEVuZE5vdGU+PENpdGU+PEF1dGhvcj5EZSBNb3J0b248L0F1dGhvcj48WWVhcj4yMDA3PC9ZZWFy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==
</w:fldData>
        </w:fldChar>
      </w:r>
      <w:r w:rsidR="00F97F8B">
        <w:instrText xml:space="preserve"> ADDIN EN.CITE </w:instrText>
      </w:r>
      <w:r w:rsidR="00F97F8B">
        <w:fldChar w:fldCharType="begin">
          <w:fldData xml:space="preserve">PEVuZE5vdGU+PENpdGU+PEF1dGhvcj5EZSBNb3J0b248L0F1dGhvcj48WWVhcj4yMDA3PC9ZZWFy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==
</w:fldData>
        </w:fldChar>
      </w:r>
      <w:r w:rsidR="00F97F8B">
        <w:instrText xml:space="preserve"> ADDIN EN.CITE.DATA </w:instrText>
      </w:r>
      <w:r w:rsidR="00F97F8B">
        <w:fldChar w:fldCharType="end"/>
      </w:r>
      <w:r w:rsidR="00040D50">
        <w:fldChar w:fldCharType="separate"/>
      </w:r>
      <w:r w:rsidR="00C22E01">
        <w:rPr>
          <w:noProof/>
        </w:rPr>
        <w:t>[11, 12]</w:t>
      </w:r>
      <w:r w:rsidR="00040D50">
        <w:fldChar w:fldCharType="end"/>
      </w:r>
      <w:r w:rsidR="00040D50">
        <w:t xml:space="preserve">, </w:t>
      </w:r>
      <w:r w:rsidR="008235E7">
        <w:t>improvement in functional outcomes</w:t>
      </w:r>
      <w:r w:rsidR="008235E7">
        <w:fldChar w:fldCharType="begin">
          <w:fldData xml:space="preserve">PEVuZE5vdGU+PENpdGU+PEF1dGhvcj5NYXJ0aW5lei1WZWxpbGxhPC9BdXRob3I+PFllYXI+MjAx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</w:fldData>
        </w:fldChar>
      </w:r>
      <w:r w:rsidR="00C22E01">
        <w:instrText xml:space="preserve"> ADDIN EN.CITE </w:instrText>
      </w:r>
      <w:r w:rsidR="00C22E01">
        <w:fldChar w:fldCharType="begin">
          <w:fldData xml:space="preserve">PEVuZE5vdGU+PENpdGU+PEF1dGhvcj5NYXJ0aW5lei1WZWxpbGxhPC9BdXRob3I+PFllYXI+MjAx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</w:fldData>
        </w:fldChar>
      </w:r>
      <w:r w:rsidR="00C22E01">
        <w:instrText xml:space="preserve"> ADDIN EN.CITE.DATA </w:instrText>
      </w:r>
      <w:r w:rsidR="00C22E01">
        <w:fldChar w:fldCharType="end"/>
      </w:r>
      <w:r w:rsidR="008235E7">
        <w:fldChar w:fldCharType="separate"/>
      </w:r>
      <w:r w:rsidR="00C22E01">
        <w:rPr>
          <w:noProof/>
        </w:rPr>
        <w:t>[13]</w:t>
      </w:r>
      <w:r w:rsidR="008235E7">
        <w:fldChar w:fldCharType="end"/>
      </w:r>
      <w:r w:rsidR="008235E7">
        <w:t xml:space="preserve"> and reduction in admission to nursing home</w:t>
      </w:r>
      <w:r w:rsidR="00BB269E">
        <w:t>s</w:t>
      </w:r>
      <w:r w:rsidR="008235E7">
        <w:fldChar w:fldCharType="begin"/>
      </w:r>
      <w:r w:rsidR="00C22E01">
        <w:instrText xml:space="preserve"> ADDIN EN.CITE &lt;EndNote&gt;&lt;Cite&gt;&lt;Author&gt;Kosse&lt;/Author&gt;&lt;Year&gt;2013&lt;/Year&gt;&lt;RecNum&gt;118&lt;/RecNum&gt;&lt;DisplayText&gt;[14]&lt;/DisplayText&gt;&lt;record&gt;&lt;rec-number&gt;118&lt;/rec-number&gt;&lt;foreign-keys&gt;&lt;key app="EN" db-id="exa2rxea7ezff1ear5y5wxedv5arversed2s" timestamp="1443789270"&gt;118&lt;/key&gt;&lt;/foreign-keys&gt;&lt;ref-type name="Journal Article"&gt;17&lt;/ref-type&gt;&lt;contributors&gt;&lt;authors&gt;&lt;author&gt;Kosse, Nienke M.&lt;/author&gt;&lt;author&gt;Dutmer, Alisa L.&lt;/author&gt;&lt;author&gt;Dasenbrock, Lena&lt;/author&gt;&lt;author&gt;Bauer, Jürgen M.&lt;/author&gt;&lt;author&gt;Lamoth, Claudine J. C.&lt;/author&gt;&lt;/authors&gt;&lt;/contributors&gt;&lt;titles&gt;&lt;title&gt;Effectiveness and feasibility of early physical rehabilitation programs for geriatric hospitalized patients: a systematic review&lt;/title&gt;&lt;secondary-title&gt;BMC Geriatrics&lt;/secondary-title&gt;&lt;/titles&gt;&lt;periodical&gt;&lt;full-title&gt;BMC Geriatrics&lt;/full-title&gt;&lt;/periodical&gt;&lt;pages&gt;107-107&lt;/pages&gt;&lt;volume&gt;13&lt;/volume&gt;&lt;number&gt;1&lt;/number&gt;&lt;dates&gt;&lt;year&gt;2013&lt;/year&gt;&lt;/dates&gt;&lt;urls&gt;&lt;related-urls&gt;&lt;url&gt;http://www.biomedcentral.com/1471-2318/13/107&lt;/url&gt;&lt;url&gt;http://www.biomedcentral.com/content/pdf/1471-2318-13-107.pdf&lt;/url&gt;&lt;/related-urls&gt;&lt;pdf-urls&gt;&lt;url&gt;file:///C:/Users/sel2g14/AppData/Local/Mendeley Ltd./Mendeley Desktop/Downloaded/Kosse et al. - 2013 - Effectiveness and feasibility of early physical rehabilitation programs for geriatric hospitalized patients a syst.pdf&lt;/url&gt;&lt;/pdf-urls&gt;&lt;/urls&gt;&lt;electronic-resource-num&gt;10.1186/1471-2318-13-107&lt;/electronic-resource-num&gt;&lt;/record&gt;&lt;/Cite&gt;&lt;/EndNote&gt;</w:instrText>
      </w:r>
      <w:r w:rsidR="008235E7">
        <w:fldChar w:fldCharType="separate"/>
      </w:r>
      <w:r w:rsidR="00C22E01">
        <w:rPr>
          <w:noProof/>
        </w:rPr>
        <w:t>[14]</w:t>
      </w:r>
      <w:r w:rsidR="008235E7">
        <w:fldChar w:fldCharType="end"/>
      </w:r>
      <w:r w:rsidR="000E7459">
        <w:t>.</w:t>
      </w:r>
      <w:r w:rsidR="008235E7">
        <w:t xml:space="preserve"> </w:t>
      </w:r>
      <w:r w:rsidR="009F4C5A">
        <w:t>The mobility and exercise protocols in these studies were mainly delivered by healthcare professionals</w:t>
      </w:r>
      <w:r w:rsidR="00EB0C32">
        <w:fldChar w:fldCharType="begin"/>
      </w:r>
      <w:r w:rsidR="00C22E01">
        <w:instrText xml:space="preserve"> ADDIN EN.CITE &lt;EndNote&gt;&lt;Cite&gt;&lt;Author&gt;Smart&lt;/Author&gt;&lt;Year&gt;2018&lt;/Year&gt;&lt;RecNum&gt;1017&lt;/RecNum&gt;&lt;DisplayText&gt;[15]&lt;/DisplayText&gt;&lt;record&gt;&lt;rec-number&gt;1017&lt;/rec-number&gt;&lt;foreign-keys&gt;&lt;key app="EN" db-id="exa2rxea7ezff1ear5y5wxedv5arversed2s" timestamp="1556531884"&gt;1017&lt;/key&gt;&lt;/foreign-keys&gt;&lt;ref-type name="Journal Article"&gt;17&lt;/ref-type&gt;&lt;contributors&gt;&lt;authors&gt;&lt;author&gt;Smart, Denise A.&lt;/author&gt;&lt;author&gt;Dermody, Gordana&lt;/author&gt;&lt;author&gt;Coronado, Melany E.&lt;/author&gt;&lt;author&gt;Wilson, Marian&lt;/author&gt;&lt;/authors&gt;&lt;/contributors&gt;&lt;titles&gt;&lt;title&gt;Mobility Programs for the Hospitalized Older Adult: A Scoping Review&lt;/title&gt;&lt;secondary-title&gt;Gerontology &amp;amp; geriatric medicine&lt;/secondary-title&gt;&lt;/titles&gt;&lt;periodical&gt;&lt;full-title&gt;Gerontology &amp;amp; geriatric medicine&lt;/full-title&gt;&lt;/periodical&gt;&lt;pages&gt;2333721418808146-2333721418808146&lt;/pages&gt;&lt;volume&gt;4&lt;/volume&gt;&lt;dates&gt;&lt;year&gt;2018&lt;/year&gt;&lt;/dates&gt;&lt;publisher&gt;SAGE Publications&lt;/publisher&gt;&lt;isbn&gt;2333-7214&lt;/isbn&gt;&lt;accession-num&gt;30450367&lt;/accession-num&gt;&lt;urls&gt;&lt;related-urls&gt;&lt;url&gt;https://www.ncbi.nlm.nih.gov/pubmed/30450367&lt;/url&gt;&lt;url&gt;https://www.ncbi.nlm.nih.gov/pmc/PMC6236485/&lt;/url&gt;&lt;url&gt;https://www.ncbi.nlm.nih.gov/pmc/articles/PMC6236485/pdf/10.1177_2333721418808146.pdf&lt;/url&gt;&lt;/related-urls&gt;&lt;/urls&gt;&lt;electronic-resource-num&gt;10.1177/2333721418808146&lt;/electronic-resource-num&gt;&lt;remote-database-name&gt;PubMed&lt;/remote-database-name&gt;&lt;language&gt;eng&lt;/language&gt;&lt;/record&gt;&lt;/Cite&gt;&lt;/EndNote&gt;</w:instrText>
      </w:r>
      <w:r w:rsidR="00EB0C32">
        <w:fldChar w:fldCharType="separate"/>
      </w:r>
      <w:r w:rsidR="00C22E01">
        <w:rPr>
          <w:noProof/>
        </w:rPr>
        <w:t>[15]</w:t>
      </w:r>
      <w:r w:rsidR="00EB0C32">
        <w:fldChar w:fldCharType="end"/>
      </w:r>
      <w:r w:rsidR="00B36869">
        <w:t>.</w:t>
      </w:r>
      <w:r w:rsidR="009F4C5A">
        <w:t xml:space="preserve"> </w:t>
      </w:r>
      <w:r w:rsidR="00675C50" w:rsidRPr="0082370B">
        <w:t>In busy clinical setting</w:t>
      </w:r>
      <w:r w:rsidR="00143A42">
        <w:t>s</w:t>
      </w:r>
      <w:r w:rsidR="00675C50" w:rsidRPr="0082370B">
        <w:t xml:space="preserve">, </w:t>
      </w:r>
      <w:r w:rsidR="00F06ABF">
        <w:t>limited</w:t>
      </w:r>
      <w:r w:rsidR="00675C50" w:rsidRPr="0082370B">
        <w:t xml:space="preserve"> </w:t>
      </w:r>
      <w:r w:rsidR="00F42540">
        <w:t xml:space="preserve">capacity </w:t>
      </w:r>
      <w:r w:rsidR="0022164F">
        <w:t>for</w:t>
      </w:r>
      <w:r w:rsidR="00F42540">
        <w:t xml:space="preserve"> </w:t>
      </w:r>
      <w:r w:rsidR="00675C50" w:rsidRPr="0082370B">
        <w:t>nursing and therapy staff to assist</w:t>
      </w:r>
      <w:r w:rsidR="0022164F">
        <w:t xml:space="preserve"> regularly</w:t>
      </w:r>
      <w:r w:rsidR="00675C50" w:rsidRPr="0082370B">
        <w:t xml:space="preserve"> with mobility may contribute to low</w:t>
      </w:r>
      <w:r w:rsidR="00F06ABF">
        <w:t xml:space="preserve"> levels of</w:t>
      </w:r>
      <w:r w:rsidR="00675C50" w:rsidRPr="0082370B">
        <w:t xml:space="preserve"> physical activity </w:t>
      </w:r>
      <w:r w:rsidR="00F5516D">
        <w:t xml:space="preserve">(PA) </w:t>
      </w:r>
      <w:r w:rsidR="00675C50" w:rsidRPr="0082370B">
        <w:t>levels among</w:t>
      </w:r>
      <w:r w:rsidR="00F06ABF">
        <w:t>st</w:t>
      </w:r>
      <w:r w:rsidR="00675C50" w:rsidRPr="0082370B">
        <w:t xml:space="preserve"> patients. </w:t>
      </w:r>
      <w:r w:rsidR="00F77706">
        <w:t>In the UK</w:t>
      </w:r>
      <w:r w:rsidR="008E39BC">
        <w:t xml:space="preserve"> </w:t>
      </w:r>
      <w:r w:rsidR="00675C50" w:rsidRPr="0082370B">
        <w:t>the Royal College of Nursing reported that 59% of nurses felt that promoting mobility</w:t>
      </w:r>
      <w:r w:rsidR="00655946">
        <w:t xml:space="preserve"> </w:t>
      </w:r>
      <w:r w:rsidR="00675C50" w:rsidRPr="0082370B">
        <w:t>was one of the aspects of care most frequently neglected due to time pressur</w:t>
      </w:r>
      <w:r w:rsidR="00675C50">
        <w:t>e</w:t>
      </w:r>
      <w:r w:rsidR="00655946">
        <w:fldChar w:fldCharType="begin"/>
      </w:r>
      <w:r w:rsidR="00C22E01">
        <w:instrText xml:space="preserve"> ADDIN EN.CITE &lt;EndNote&gt;&lt;Cite&gt;&lt;Author&gt;Royal College of Nursing&lt;/Author&gt;&lt;Year&gt;2012&lt;/Year&gt;&lt;RecNum&gt;169&lt;/RecNum&gt;&lt;DisplayText&gt;[16]&lt;/DisplayText&gt;&lt;record&gt;&lt;rec-number&gt;169&lt;/rec-number&gt;&lt;foreign-keys&gt;&lt;key app="EN" db-id="exa2rxea7ezff1ear5y5wxedv5arversed2s" timestamp="1443789271"&gt;169&lt;/key&gt;&lt;/foreign-keys&gt;&lt;ref-type name="Web Page"&gt;12&lt;/ref-type&gt;&lt;contributors&gt;&lt;authors&gt;&lt;author&gt;Royal College of Nursing,&lt;/author&gt;&lt;/authors&gt;&lt;/contributors&gt;&lt;titles&gt;&lt;title&gt;Safe staffing for older people’s wards&lt;/title&gt;&lt;/titles&gt;&lt;number&gt;21/03/2019&lt;/number&gt;&lt;dates&gt;&lt;year&gt;2012&lt;/year&gt;&lt;/dates&gt;&lt;urls&gt;&lt;related-urls&gt;&lt;url&gt;https://www.rcn.org.uk/-/media/royal-college-of-nursing/documents/publications/2012/march/pub-004234.pdf&lt;/url&gt;&lt;/related-urls&gt;&lt;/urls&gt;&lt;custom2&gt;28/07/2015&lt;/custom2&gt;&lt;access-date&gt;28/07/2015&lt;/access-date&gt;&lt;/record&gt;&lt;/Cite&gt;&lt;/EndNote&gt;</w:instrText>
      </w:r>
      <w:r w:rsidR="00655946">
        <w:fldChar w:fldCharType="separate"/>
      </w:r>
      <w:r w:rsidR="00C22E01">
        <w:rPr>
          <w:noProof/>
        </w:rPr>
        <w:t>[16]</w:t>
      </w:r>
      <w:r w:rsidR="00655946">
        <w:fldChar w:fldCharType="end"/>
      </w:r>
      <w:r w:rsidR="00DC71C2">
        <w:t>.</w:t>
      </w:r>
      <w:r w:rsidR="00E178CA">
        <w:t xml:space="preserve"> Such challenges are </w:t>
      </w:r>
      <w:r w:rsidR="00467196">
        <w:t>common</w:t>
      </w:r>
      <w:r w:rsidR="00E178CA">
        <w:t xml:space="preserve"> </w:t>
      </w:r>
      <w:r w:rsidR="00F77706">
        <w:t>to many healthcare services</w:t>
      </w:r>
      <w:r w:rsidR="00467196">
        <w:t xml:space="preserve"> and innovative ideas to encourage </w:t>
      </w:r>
      <w:r w:rsidR="00763D6B">
        <w:t xml:space="preserve">increased </w:t>
      </w:r>
      <w:r w:rsidR="00F5516D">
        <w:t>PA</w:t>
      </w:r>
      <w:r w:rsidR="00763D6B">
        <w:t xml:space="preserve"> </w:t>
      </w:r>
      <w:r w:rsidR="00A61011">
        <w:t>in</w:t>
      </w:r>
      <w:r w:rsidR="00763D6B">
        <w:t xml:space="preserve"> </w:t>
      </w:r>
      <w:r w:rsidR="00467196">
        <w:t>older inpatients are needed</w:t>
      </w:r>
      <w:r w:rsidR="00E027E6">
        <w:t xml:space="preserve"> to prevent </w:t>
      </w:r>
      <w:r w:rsidR="000E7459">
        <w:t>hospital-associated deconditioning</w:t>
      </w:r>
      <w:r w:rsidR="00467196">
        <w:t>.</w:t>
      </w:r>
    </w:p>
    <w:p w14:paraId="3D866630" w14:textId="091056E0" w:rsidR="00077AC5" w:rsidRDefault="00701FA5" w:rsidP="00753B3A">
      <w:pPr>
        <w:spacing w:line="360" w:lineRule="auto"/>
      </w:pPr>
      <w:r>
        <w:t>Volunteers are an important resource within healthcare setting</w:t>
      </w:r>
      <w:r w:rsidR="00821A72">
        <w:t>s who</w:t>
      </w:r>
      <w:r>
        <w:t xml:space="preserve"> </w:t>
      </w:r>
      <w:r w:rsidR="00F42540">
        <w:t xml:space="preserve">may </w:t>
      </w:r>
      <w:r>
        <w:t>bring multiple benefits to the organisation and to patients</w:t>
      </w:r>
      <w:r w:rsidR="00821A72">
        <w:t xml:space="preserve"> as well as</w:t>
      </w:r>
      <w:r w:rsidR="00F42540">
        <w:t xml:space="preserve"> gaining the benefits of reciprocity</w:t>
      </w:r>
      <w:r>
        <w:t xml:space="preserve">. </w:t>
      </w:r>
      <w:r w:rsidR="00D745FE">
        <w:t>There is</w:t>
      </w:r>
      <w:r w:rsidR="00CF5AF6">
        <w:t xml:space="preserve"> increasing awareness that volunteers can be involved in direct patient care</w:t>
      </w:r>
      <w:r w:rsidR="00821A72">
        <w:fldChar w:fldCharType="begin"/>
      </w:r>
      <w:r w:rsidR="00C22E01">
        <w:instrText xml:space="preserve"> ADDIN EN.CITE &lt;EndNote&gt;&lt;Cite&gt;&lt;Author&gt;Roberts&lt;/Author&gt;&lt;Year&gt;2014&lt;/Year&gt;&lt;RecNum&gt;165&lt;/RecNum&gt;&lt;DisplayText&gt;[17]&lt;/DisplayText&gt;&lt;record&gt;&lt;rec-number&gt;165&lt;/rec-number&gt;&lt;foreign-keys&gt;&lt;key app="EN" db-id="exa2rxea7ezff1ear5y5wxedv5arversed2s" timestamp="1443789271"&gt;165&lt;/key&gt;&lt;/foreign-keys&gt;&lt;ref-type name="Journal Article"&gt;17&lt;/ref-type&gt;&lt;contributors&gt;&lt;authors&gt;&lt;author&gt;Roberts, Helen C.&lt;/author&gt;&lt;author&gt;De Wet, Sanet&lt;/author&gt;&lt;author&gt;Porter, Kirsty&lt;/author&gt;&lt;author&gt;Rood, Gemma&lt;/author&gt;&lt;author&gt;Diaper, Norma&lt;/author&gt;&lt;author&gt;Robison, Judy&lt;/author&gt;&lt;author&gt;Pilgrim, Anna L.&lt;/author&gt;&lt;author&gt;Elia, Marinos&lt;/author&gt;&lt;author&gt;Jackson, Alan A.&lt;/author&gt;&lt;author&gt;Cooper, Cyrus&lt;/author&gt;&lt;author&gt;Aihie Sayer, Avan&lt;/author&gt;&lt;author&gt;Robinson, Sian&lt;/author&gt;&lt;/authors&gt;&lt;/contributors&gt;&lt;titles&gt;&lt;title&gt;The feasibility and acceptability of training volunteer mealtime assistants to help older acute hospital inpatients: the Southampton Mealtime Assistance Study&lt;/title&gt;&lt;secondary-title&gt;Journal of clinical nursing&lt;/secondary-title&gt;&lt;/titles&gt;&lt;periodical&gt;&lt;full-title&gt;Journal of Clinical Nursing&lt;/full-title&gt;&lt;/periodical&gt;&lt;pages&gt;3240-9&lt;/pages&gt;&lt;volume&gt;23&lt;/volume&gt;&lt;number&gt;21-22&lt;/number&gt;&lt;dates&gt;&lt;year&gt;2014&lt;/year&gt;&lt;/dates&gt;&lt;urls&gt;&lt;related-urls&gt;&lt;url&gt;http://www.ncbi.nlm.nih.gov/pubmed/24666963&lt;/url&gt;&lt;url&gt;http://onlinelibrary.wiley.com/store/10.1111/jocn.12573/asset/jocn12573.pdf?v=1&amp;amp;t=if9n33qx&amp;amp;s=26084bec216d67d8fdd387e5eb4c47dbd7324f79&lt;/url&gt;&lt;/related-urls&gt;&lt;/urls&gt;&lt;electronic-resource-num&gt;10.1111/jocn.12573&lt;/electronic-resource-num&gt;&lt;/record&gt;&lt;/Cite&gt;&lt;/EndNote&gt;</w:instrText>
      </w:r>
      <w:r w:rsidR="00821A72">
        <w:fldChar w:fldCharType="separate"/>
      </w:r>
      <w:r w:rsidR="00C22E01">
        <w:rPr>
          <w:noProof/>
        </w:rPr>
        <w:t>[17]</w:t>
      </w:r>
      <w:r w:rsidR="00821A72">
        <w:fldChar w:fldCharType="end"/>
      </w:r>
      <w:r w:rsidR="003E72CA">
        <w:t xml:space="preserve">  y</w:t>
      </w:r>
      <w:r w:rsidR="00821A72">
        <w:t>et</w:t>
      </w:r>
      <w:r w:rsidR="00CF5AF6">
        <w:t xml:space="preserve"> </w:t>
      </w:r>
      <w:r w:rsidR="00376068">
        <w:t>a</w:t>
      </w:r>
      <w:r w:rsidR="003C6537">
        <w:t xml:space="preserve"> recent review by Baczynska et al found only four papers that described the</w:t>
      </w:r>
      <w:r w:rsidR="00376068">
        <w:t xml:space="preserve"> </w:t>
      </w:r>
      <w:r w:rsidR="003A7535">
        <w:t>use of trained</w:t>
      </w:r>
      <w:r w:rsidR="00CF5AF6">
        <w:t xml:space="preserve"> volunteers to promote increased </w:t>
      </w:r>
      <w:r w:rsidR="00A61011">
        <w:t>PA</w:t>
      </w:r>
      <w:r w:rsidR="00D90D6E">
        <w:t xml:space="preserve"> </w:t>
      </w:r>
      <w:r w:rsidR="00CF5AF6">
        <w:t>among older inpatients</w:t>
      </w:r>
      <w:r w:rsidR="00821A72">
        <w:t xml:space="preserve"> </w:t>
      </w:r>
      <w:r w:rsidR="00DD1D6D">
        <w:fldChar w:fldCharType="begin">
          <w:fldData xml:space="preserve">PEVuZE5vdGU+PENpdGU+PEF1dGhvcj5CYWN6eW5za2E8L0F1dGhvcj48WWVhcj4yMDE2PC9ZZWFy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</w:fldData>
        </w:fldChar>
      </w:r>
      <w:r w:rsidR="00C22E01">
        <w:instrText xml:space="preserve"> ADDIN EN.CITE </w:instrText>
      </w:r>
      <w:r w:rsidR="00C22E01">
        <w:fldChar w:fldCharType="begin">
          <w:fldData xml:space="preserve">PEVuZE5vdGU+PENpdGU+PEF1dGhvcj5CYWN6eW5za2E8L0F1dGhvcj48WWVhcj4yMDE2PC9ZZWFy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</w:fldData>
        </w:fldChar>
      </w:r>
      <w:r w:rsidR="00C22E01">
        <w:instrText xml:space="preserve"> ADDIN EN.CITE.DATA </w:instrText>
      </w:r>
      <w:r w:rsidR="00C22E01">
        <w:fldChar w:fldCharType="end"/>
      </w:r>
      <w:r w:rsidR="00DD1D6D">
        <w:fldChar w:fldCharType="separate"/>
      </w:r>
      <w:r w:rsidR="00C22E01">
        <w:rPr>
          <w:noProof/>
        </w:rPr>
        <w:t>[18]</w:t>
      </w:r>
      <w:r w:rsidR="00DD1D6D">
        <w:fldChar w:fldCharType="end"/>
      </w:r>
      <w:r w:rsidR="00C83351">
        <w:t>.</w:t>
      </w:r>
      <w:r w:rsidR="00C21459">
        <w:t xml:space="preserve"> </w:t>
      </w:r>
      <w:r w:rsidR="00376068">
        <w:t>The review</w:t>
      </w:r>
      <w:r w:rsidR="003C6537">
        <w:t xml:space="preserve"> reported little evidence of use of mobility volunteers and</w:t>
      </w:r>
      <w:r w:rsidR="00F879C6">
        <w:t xml:space="preserve"> </w:t>
      </w:r>
      <w:r w:rsidR="00376068">
        <w:t xml:space="preserve">found that the </w:t>
      </w:r>
      <w:r w:rsidR="00AC7048" w:rsidRPr="00A54A80">
        <w:t>best evidence of using volunteers to mobilise older inpatients comes from</w:t>
      </w:r>
      <w:r w:rsidR="00C349C2">
        <w:t xml:space="preserve"> </w:t>
      </w:r>
      <w:r w:rsidR="001F5205">
        <w:t>North America</w:t>
      </w:r>
      <w:r w:rsidR="006B350A">
        <w:t xml:space="preserve"> wher</w:t>
      </w:r>
      <w:r w:rsidR="000A1C24" w:rsidRPr="00A54A80">
        <w:t>e</w:t>
      </w:r>
      <w:r w:rsidR="006B350A">
        <w:t xml:space="preserve"> the</w:t>
      </w:r>
      <w:r w:rsidR="000A1C24" w:rsidRPr="00A54A80">
        <w:t xml:space="preserve"> Hospital Elder Life Program</w:t>
      </w:r>
      <w:r w:rsidR="006B350A">
        <w:t xml:space="preserve"> was </w:t>
      </w:r>
      <w:r w:rsidR="000A1C24" w:rsidRPr="00A54A80">
        <w:t xml:space="preserve">designed </w:t>
      </w:r>
      <w:r w:rsidR="006B350A">
        <w:t xml:space="preserve">as a model of care </w:t>
      </w:r>
      <w:r w:rsidR="000A1C24" w:rsidRPr="00A54A80">
        <w:t>to prevent delirium and</w:t>
      </w:r>
      <w:r w:rsidR="009E03C2" w:rsidRPr="00A54A80">
        <w:t xml:space="preserve"> </w:t>
      </w:r>
      <w:r w:rsidR="006B350A">
        <w:t>f</w:t>
      </w:r>
      <w:r w:rsidR="009E03C2" w:rsidRPr="00A54A80">
        <w:t>unctional decline</w:t>
      </w:r>
      <w:r w:rsidR="00A54A80">
        <w:t xml:space="preserve"> among older inpatients</w:t>
      </w:r>
      <w:r w:rsidR="009E03C2" w:rsidRPr="00A54A80">
        <w:fldChar w:fldCharType="begin">
          <w:fldData xml:space="preserve">PEVuZE5vdGU+PENpdGU+PEF1dGhvcj5Jbm91eWU8L0F1dGhvcj48WWVhcj4yMDAwPC9ZZWFyPjxS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</w:fldData>
        </w:fldChar>
      </w:r>
      <w:r w:rsidR="00C22E01">
        <w:instrText xml:space="preserve"> ADDIN EN.CITE </w:instrText>
      </w:r>
      <w:r w:rsidR="00C22E01">
        <w:fldChar w:fldCharType="begin">
          <w:fldData xml:space="preserve">PEVuZE5vdGU+PENpdGU+PEF1dGhvcj5Jbm91eWU8L0F1dGhvcj48WWVhcj4yMDAwPC9ZZWFyPjxS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</w:fldData>
        </w:fldChar>
      </w:r>
      <w:r w:rsidR="00C22E01">
        <w:instrText xml:space="preserve"> ADDIN EN.CITE.DATA </w:instrText>
      </w:r>
      <w:r w:rsidR="00C22E01">
        <w:fldChar w:fldCharType="end"/>
      </w:r>
      <w:r w:rsidR="009E03C2" w:rsidRPr="00A54A80">
        <w:fldChar w:fldCharType="separate"/>
      </w:r>
      <w:r w:rsidR="00C22E01">
        <w:rPr>
          <w:noProof/>
        </w:rPr>
        <w:t>[19]</w:t>
      </w:r>
      <w:r w:rsidR="009E03C2" w:rsidRPr="00A54A80">
        <w:fldChar w:fldCharType="end"/>
      </w:r>
      <w:r w:rsidR="000E7459">
        <w:t>.</w:t>
      </w:r>
      <w:r w:rsidR="009E03C2" w:rsidRPr="00A54A80">
        <w:t xml:space="preserve"> Volunteers </w:t>
      </w:r>
      <w:r w:rsidR="0022164F">
        <w:t>were</w:t>
      </w:r>
      <w:r w:rsidR="009E03C2" w:rsidRPr="00A54A80">
        <w:t xml:space="preserve"> trained to work alongside </w:t>
      </w:r>
      <w:r w:rsidR="00A54A80">
        <w:t xml:space="preserve">paid </w:t>
      </w:r>
      <w:r w:rsidR="009E03C2" w:rsidRPr="00A54A80">
        <w:t>staff to deliver multidimensional care includ</w:t>
      </w:r>
      <w:r w:rsidR="00C349C2">
        <w:t>ing</w:t>
      </w:r>
      <w:r w:rsidR="009E03C2" w:rsidRPr="00A54A80">
        <w:t xml:space="preserve"> mobil</w:t>
      </w:r>
      <w:r w:rsidR="00C349C2">
        <w:t>isation</w:t>
      </w:r>
      <w:r w:rsidR="009E03C2" w:rsidRPr="00A54A80">
        <w:t xml:space="preserve">. </w:t>
      </w:r>
      <w:r w:rsidR="00A54A80" w:rsidRPr="00A54A80">
        <w:t xml:space="preserve">However challenges such as </w:t>
      </w:r>
      <w:r w:rsidR="00C349C2">
        <w:t xml:space="preserve">a </w:t>
      </w:r>
      <w:r w:rsidR="00A54A80" w:rsidRPr="00A54A80">
        <w:t>lack of</w:t>
      </w:r>
      <w:r w:rsidR="00C349C2">
        <w:t xml:space="preserve"> available</w:t>
      </w:r>
      <w:r w:rsidR="00A54A80" w:rsidRPr="00A54A80">
        <w:t xml:space="preserve"> volunteers</w:t>
      </w:r>
      <w:r w:rsidR="00C349C2">
        <w:t xml:space="preserve"> and </w:t>
      </w:r>
      <w:r w:rsidR="00A54A80" w:rsidRPr="00A54A80">
        <w:t>liability concerns, have been cited as challenges to implementing the mobility protocols</w:t>
      </w:r>
      <w:r w:rsidR="00A54A80" w:rsidRPr="00A54A80">
        <w:fldChar w:fldCharType="begin"/>
      </w:r>
      <w:r w:rsidR="00C22E01">
        <w:instrText xml:space="preserve"> ADDIN EN.CITE &lt;EndNote&gt;&lt;Cite&gt;&lt;Author&gt;Inouye&lt;/Author&gt;&lt;Year&gt;2006&lt;/Year&gt;&lt;RecNum&gt;103&lt;/RecNum&gt;&lt;DisplayText&gt;[20]&lt;/DisplayText&gt;&lt;record&gt;&lt;rec-number&gt;103&lt;/rec-number&gt;&lt;foreign-keys&gt;&lt;key app="EN" db-id="exa2rxea7ezff1ear5y5wxedv5arversed2s" timestamp="1443789270"&gt;103&lt;/key&gt;&lt;/foreign-keys&gt;&lt;ref-type name="Journal Article"&gt;17&lt;/ref-type&gt;&lt;contributors&gt;&lt;authors&gt;&lt;author&gt;Inouye, Sharon K.&lt;/author&gt;&lt;author&gt;Baker, Dorothy I.&lt;/author&gt;&lt;author&gt;Fugal, Patricia&lt;/author&gt;&lt;author&gt;Bradley, Elizabeth H.&lt;/author&gt;&lt;/authors&gt;&lt;/contributors&gt;&lt;titles&gt;&lt;title&gt;Dissemination of the Hospital Elder Life Program: Implementation, adaptation, and successes&lt;/title&gt;&lt;secondary-title&gt;Journal of the American Geriatrics Society&lt;/secondary-title&gt;&lt;/titles&gt;&lt;periodical&gt;&lt;full-title&gt;Journal of the American Geriatrics Society&lt;/full-title&gt;&lt;/periodical&gt;&lt;pages&gt;1492-1499&lt;/pages&gt;&lt;volume&gt;54&lt;/volume&gt;&lt;keywords&gt;&lt;keyword&gt;Acute care for the elderly&lt;/keyword&gt;&lt;keyword&gt;Delirium prevention&lt;/keyword&gt;&lt;keyword&gt;Geriatric assessment&lt;/keyword&gt;&lt;keyword&gt;Geriatrics&lt;/keyword&gt;&lt;keyword&gt;Hospital Elder Life Program&lt;/keyword&gt;&lt;keyword&gt;Hospital care&lt;/keyword&gt;&lt;keyword&gt;Iatrogenesis&lt;/keyword&gt;&lt;/keywords&gt;&lt;dates&gt;&lt;year&gt;2006&lt;/year&gt;&lt;/dates&gt;&lt;isbn&gt;0002-8614 (Print)\r0002-8614 (Linking)&lt;/isbn&gt;&lt;urls&gt;&lt;related-urls&gt;&lt;url&gt;http://onlinelibrary.wiley.com/store/10.1111/j.1532-5415.2006.00869.x/asset/j.1532-5415.2006.00869.x.pdf?v=1&amp;amp;t=if9n0y42&amp;amp;s=cef674de08c29156052041d4fbdcfabb5aa3c736&lt;/url&gt;&lt;/related-urls&gt;&lt;pdf-urls&gt;&lt;url&gt;file://soton.ac.uk/ude/personalfiles/users/sel2g14/mydesktop/Literature Mobility/Dissemination of the HELP.pdf&lt;/url&gt;&lt;/pdf-urls&gt;&lt;/urls&gt;&lt;electronic-resource-num&gt;10.1111/j.1532-5415.2006.00869.x&lt;/electronic-resource-num&gt;&lt;/record&gt;&lt;/Cite&gt;&lt;/EndNote&gt;</w:instrText>
      </w:r>
      <w:r w:rsidR="00A54A80" w:rsidRPr="00A54A80">
        <w:fldChar w:fldCharType="separate"/>
      </w:r>
      <w:r w:rsidR="00C22E01">
        <w:rPr>
          <w:noProof/>
        </w:rPr>
        <w:t>[20]</w:t>
      </w:r>
      <w:r w:rsidR="00A54A80" w:rsidRPr="00A54A80">
        <w:fldChar w:fldCharType="end"/>
      </w:r>
      <w:r w:rsidR="000E7459">
        <w:t xml:space="preserve">. </w:t>
      </w:r>
      <w:r w:rsidR="00C21459">
        <w:t xml:space="preserve">A better understanding of the complexity of </w:t>
      </w:r>
      <w:r w:rsidR="00C21459">
        <w:lastRenderedPageBreak/>
        <w:t>implementing volunteer-led mobility intervention</w:t>
      </w:r>
      <w:r w:rsidR="00763D6B">
        <w:t>s</w:t>
      </w:r>
      <w:r w:rsidR="00C21459">
        <w:t xml:space="preserve"> i</w:t>
      </w:r>
      <w:r w:rsidR="00763D6B">
        <w:t>n</w:t>
      </w:r>
      <w:r w:rsidR="00C21459">
        <w:t xml:space="preserve"> busy clinical settings is required to ensure that such initiatives are</w:t>
      </w:r>
      <w:r w:rsidR="00A54A80">
        <w:t xml:space="preserve"> </w:t>
      </w:r>
      <w:r w:rsidR="00C21459">
        <w:t>practical</w:t>
      </w:r>
      <w:r w:rsidR="00A54A80">
        <w:t>, safe,</w:t>
      </w:r>
      <w:r w:rsidR="00C21459">
        <w:t xml:space="preserve"> and sustainable.</w:t>
      </w:r>
      <w:r w:rsidR="00C83351">
        <w:t xml:space="preserve"> </w:t>
      </w:r>
      <w:r w:rsidR="00077AC5">
        <w:t xml:space="preserve">The </w:t>
      </w:r>
      <w:r w:rsidR="00BF7B1A">
        <w:t xml:space="preserve">main </w:t>
      </w:r>
      <w:r w:rsidR="00077AC5">
        <w:t>aim of th</w:t>
      </w:r>
      <w:r w:rsidR="00B23682">
        <w:t>is</w:t>
      </w:r>
      <w:r w:rsidR="00077AC5">
        <w:t xml:space="preserve"> study was to determine the feasibility and acceptability of implementing a volunteer-led </w:t>
      </w:r>
      <w:r w:rsidR="00EF143E">
        <w:t>mobility</w:t>
      </w:r>
      <w:r w:rsidR="00077AC5">
        <w:t xml:space="preserve"> intervention in a</w:t>
      </w:r>
      <w:r w:rsidR="0022164F">
        <w:t>n</w:t>
      </w:r>
      <w:r w:rsidR="00077AC5">
        <w:t xml:space="preserve"> acute care setting. </w:t>
      </w:r>
      <w:r w:rsidR="00BF7B1A">
        <w:t xml:space="preserve">A secondary aim was to </w:t>
      </w:r>
      <w:r w:rsidR="004746DE">
        <w:t>explore the impact of the intervention on patient outcomes.</w:t>
      </w:r>
      <w:r w:rsidR="002B1A24">
        <w:t xml:space="preserve"> </w:t>
      </w:r>
      <w:r w:rsidR="009D66FA">
        <w:t>To the authors</w:t>
      </w:r>
      <w:r w:rsidR="006B350A">
        <w:t>’</w:t>
      </w:r>
      <w:r w:rsidR="009D66FA">
        <w:t xml:space="preserve"> knowledge, t</w:t>
      </w:r>
      <w:r w:rsidR="002B1A24">
        <w:t xml:space="preserve">his is the first study to explore </w:t>
      </w:r>
      <w:r w:rsidR="008035B0">
        <w:t>the use of trained volunteers to mobilise older people</w:t>
      </w:r>
      <w:r w:rsidR="009D66FA">
        <w:t xml:space="preserve"> in a UK hospital setting</w:t>
      </w:r>
      <w:r w:rsidR="008035B0">
        <w:t>.</w:t>
      </w:r>
    </w:p>
    <w:p w14:paraId="680B1920" w14:textId="329595C9" w:rsidR="007C4FAE" w:rsidRPr="00E752D6" w:rsidRDefault="007C4FAE" w:rsidP="00E752D6">
      <w:pPr>
        <w:pStyle w:val="NoSpacing"/>
        <w:rPr>
          <w:b/>
          <w:bCs/>
          <w:sz w:val="28"/>
          <w:szCs w:val="28"/>
        </w:rPr>
      </w:pPr>
      <w:r w:rsidRPr="00E752D6">
        <w:rPr>
          <w:b/>
          <w:bCs/>
          <w:sz w:val="28"/>
          <w:szCs w:val="28"/>
        </w:rPr>
        <w:t>Methods</w:t>
      </w:r>
    </w:p>
    <w:p w14:paraId="2F9FFFEF" w14:textId="77777777" w:rsidR="00E752D6" w:rsidRPr="00E752D6" w:rsidRDefault="00E752D6" w:rsidP="00E752D6">
      <w:pPr>
        <w:pStyle w:val="NoSpacing"/>
        <w:rPr>
          <w:b/>
          <w:bCs/>
        </w:rPr>
      </w:pPr>
    </w:p>
    <w:p w14:paraId="0CCFCABA" w14:textId="4E6FCAFF" w:rsidR="007C4FAE" w:rsidRPr="00287B78" w:rsidRDefault="005E637F" w:rsidP="00287B78">
      <w:pPr>
        <w:rPr>
          <w:b/>
          <w:bCs/>
        </w:rPr>
      </w:pPr>
      <w:r w:rsidRPr="00287B78">
        <w:rPr>
          <w:b/>
          <w:bCs/>
        </w:rPr>
        <w:t>Study design</w:t>
      </w:r>
    </w:p>
    <w:p w14:paraId="52C081AB" w14:textId="04700F4D" w:rsidR="00420033" w:rsidRDefault="008035B0" w:rsidP="00287B78">
      <w:pPr>
        <w:spacing w:line="360" w:lineRule="auto"/>
      </w:pPr>
      <w:r>
        <w:t xml:space="preserve">This </w:t>
      </w:r>
      <w:r w:rsidR="00E86409">
        <w:t xml:space="preserve">pre-post </w:t>
      </w:r>
      <w:r w:rsidR="000A3319">
        <w:t xml:space="preserve">mixed methods </w:t>
      </w:r>
      <w:r w:rsidR="00864AC5">
        <w:t>study</w:t>
      </w:r>
      <w:r w:rsidR="00CA5684">
        <w:t xml:space="preserve"> was conducted</w:t>
      </w:r>
      <w:r w:rsidR="00F33272">
        <w:t xml:space="preserve"> on the acute medical wards for older people in one UK hospital</w:t>
      </w:r>
      <w:r w:rsidR="00F2561D">
        <w:t>.</w:t>
      </w:r>
      <w:r w:rsidR="00420033">
        <w:t xml:space="preserve"> The feasibility of delivering the training programme </w:t>
      </w:r>
      <w:r w:rsidR="00420033" w:rsidRPr="00EA6B13">
        <w:t xml:space="preserve">was assessed through </w:t>
      </w:r>
      <w:r w:rsidR="00420033">
        <w:t xml:space="preserve">the </w:t>
      </w:r>
      <w:r w:rsidR="00420033" w:rsidRPr="00EA6B13">
        <w:t>number of training sessions delivered and feedback from volunteers on the training programme. The</w:t>
      </w:r>
      <w:r w:rsidR="00420033">
        <w:t xml:space="preserve"> rate of recruitment, training and retention of volunteers,</w:t>
      </w:r>
      <w:r w:rsidR="007A5E9B">
        <w:t xml:space="preserve"> and</w:t>
      </w:r>
      <w:r w:rsidR="00420033">
        <w:t xml:space="preserve"> patient compliance with the intervention were measured</w:t>
      </w:r>
      <w:r w:rsidR="00866687">
        <w:t xml:space="preserve"> to determine the feasibility of implementing the intervention</w:t>
      </w:r>
      <w:r w:rsidR="00420033">
        <w:t>. Interviews and focus groups were conducted to determine the acceptability of the intervention. Normalisation Process Theory (NPT)</w:t>
      </w:r>
      <w:r w:rsidR="00445298">
        <w:t xml:space="preserve"> </w:t>
      </w:r>
      <w:r w:rsidR="00445298">
        <w:fldChar w:fldCharType="begin"/>
      </w:r>
      <w:r w:rsidR="00445298">
        <w:instrText xml:space="preserve"> ADDIN EN.CITE &lt;EndNote&gt;&lt;Cite&gt;&lt;Author&gt;May&lt;/Author&gt;&lt;Year&gt;2013&lt;/Year&gt;&lt;RecNum&gt;134&lt;/RecNum&gt;&lt;DisplayText&gt;[21]&lt;/DisplayText&gt;&lt;record&gt;&lt;rec-number&gt;134&lt;/rec-number&gt;&lt;foreign-keys&gt;&lt;key app="EN" db-id="exa2rxea7ezff1ear5y5wxedv5arversed2s" timestamp="1443789271"&gt;134&lt;/key&gt;&lt;/foreign-keys&gt;&lt;ref-type name="Journal Article"&gt;17&lt;/ref-type&gt;&lt;contributors&gt;&lt;authors&gt;&lt;author&gt;May, Carl&lt;/author&gt;&lt;/authors&gt;&lt;/contributors&gt;&lt;titles&gt;&lt;title&gt;Towards a general theory of implementation&lt;/title&gt;&lt;secondary-title&gt;Implementation Science&lt;/secondary-title&gt;&lt;/titles&gt;&lt;periodical&gt;&lt;full-title&gt;Implementation Science&lt;/full-title&gt;&lt;/periodical&gt;&lt;pages&gt;18-18&lt;/pages&gt;&lt;volume&gt;8&lt;/volume&gt;&lt;number&gt;1&lt;/number&gt;&lt;keywords&gt;&lt;keyword&gt;Delivery of Health Care&lt;/keyword&gt;&lt;keyword&gt;Delivery of Health Care: organization &amp;amp; administra&lt;/keyword&gt;&lt;keyword&gt;Diffusion of Innovation&lt;/keyword&gt;&lt;keyword&gt;Great Britain&lt;/keyword&gt;&lt;keyword&gt;Health Policy&lt;/keyword&gt;&lt;keyword&gt;Humans&lt;/keyword&gt;&lt;keyword&gt;Organizational Innovation&lt;/keyword&gt;&lt;keyword&gt;Process Assessment (Health Care)&lt;/keyword&gt;&lt;keyword&gt;Process Assessment (Health Care): organization &amp;amp; a&lt;/keyword&gt;&lt;keyword&gt;Qualitative Research&lt;/keyword&gt;&lt;keyword&gt;State Medicine&lt;/keyword&gt;&lt;keyword&gt;State Medicine: organization &amp;amp; administration&lt;/keyword&gt;&lt;/keywords&gt;&lt;dates&gt;&lt;year&gt;2013&lt;/year&gt;&lt;/dates&gt;&lt;publisher&gt;Implementation Science&lt;/publisher&gt;&lt;isbn&gt;1748-5908&lt;/isbn&gt;&lt;urls&gt;&lt;related-urls&gt;&lt;url&gt;http://www.scopus.com/inward/record.url?eid=2-s2.0-84875362066&amp;amp;partnerID=tZOtx3y1&lt;/url&gt;&lt;url&gt;http://www.implementationscience.com/content/pdf/1748-5908-8-18.pdf&lt;/url&gt;&lt;/related-urls&gt;&lt;/urls&gt;&lt;electronic-resource-num&gt;10.1186/1748-5908-8-18&lt;/electronic-resource-num&gt;&lt;/record&gt;&lt;/Cite&gt;&lt;/EndNote&gt;</w:instrText>
      </w:r>
      <w:r w:rsidR="00445298">
        <w:fldChar w:fldCharType="separate"/>
      </w:r>
      <w:r w:rsidR="00445298">
        <w:rPr>
          <w:noProof/>
        </w:rPr>
        <w:t>[21]</w:t>
      </w:r>
      <w:r w:rsidR="00445298">
        <w:fldChar w:fldCharType="end"/>
      </w:r>
      <w:r w:rsidR="00420033">
        <w:t xml:space="preserve"> provided the theoretical framework for development and evaluation of this study</w:t>
      </w:r>
      <w:r w:rsidR="005F3B3F">
        <w:t>(Supplement 1).</w:t>
      </w:r>
    </w:p>
    <w:p w14:paraId="47BCB8D2" w14:textId="222C964B" w:rsidR="00420033" w:rsidRPr="00E752D6" w:rsidRDefault="00420033" w:rsidP="00E752D6">
      <w:pPr>
        <w:rPr>
          <w:b/>
          <w:bCs/>
        </w:rPr>
      </w:pPr>
      <w:r w:rsidRPr="00E752D6">
        <w:rPr>
          <w:b/>
          <w:bCs/>
        </w:rPr>
        <w:t>Patient recruitment</w:t>
      </w:r>
    </w:p>
    <w:p w14:paraId="3A6875D6" w14:textId="35CD9B4D" w:rsidR="00420033" w:rsidRDefault="00420033" w:rsidP="00420033">
      <w:pPr>
        <w:spacing w:line="360" w:lineRule="auto"/>
      </w:pPr>
      <w:r>
        <w:t>Patients were eligible for inclusion if they were mobile prior to admission</w:t>
      </w:r>
      <w:r w:rsidR="001D7D19">
        <w:t xml:space="preserve"> and able to provide written consent</w:t>
      </w:r>
      <w:r>
        <w:t xml:space="preserve">. Patients isolated for infection-control reasons or receiving </w:t>
      </w:r>
      <w:r w:rsidR="00032426">
        <w:t>palliative</w:t>
      </w:r>
      <w:r>
        <w:t xml:space="preserve"> care were excluded from the study.</w:t>
      </w:r>
      <w:r w:rsidR="00F97F8B">
        <w:t xml:space="preserve"> Patien</w:t>
      </w:r>
      <w:r w:rsidR="005B6C74">
        <w:t>t</w:t>
      </w:r>
      <w:r w:rsidR="00F97F8B">
        <w:t>s w</w:t>
      </w:r>
      <w:r w:rsidR="005B6C74">
        <w:t>ho were unable to consent were excluded</w:t>
      </w:r>
      <w:r w:rsidR="003F0FBB">
        <w:t xml:space="preserve"> as</w:t>
      </w:r>
      <w:r w:rsidR="005B6C74">
        <w:t xml:space="preserve"> </w:t>
      </w:r>
      <w:r w:rsidR="003F0FBB">
        <w:t xml:space="preserve">volunteers would require further training to perform exercises with patients with severe cognitive impairment, which was </w:t>
      </w:r>
      <w:r w:rsidR="00452BB7">
        <w:t>beyond</w:t>
      </w:r>
      <w:r w:rsidR="003F0FBB">
        <w:t xml:space="preserve"> the </w:t>
      </w:r>
      <w:r w:rsidR="00C44D0F">
        <w:t>scope</w:t>
      </w:r>
      <w:r w:rsidR="003F0FBB">
        <w:t xml:space="preserve"> of this</w:t>
      </w:r>
      <w:r w:rsidR="006000DB">
        <w:t xml:space="preserve"> feasibility</w:t>
      </w:r>
      <w:r w:rsidR="00753B3A">
        <w:t xml:space="preserve"> </w:t>
      </w:r>
      <w:r w:rsidR="003F0FBB">
        <w:t>study.</w:t>
      </w:r>
      <w:r w:rsidR="001D7D19">
        <w:t xml:space="preserve"> </w:t>
      </w:r>
      <w:r>
        <w:t xml:space="preserve">Data on patient demographics including age, gender, body mass index, mini-mental state examination </w:t>
      </w:r>
      <w:r w:rsidR="00EF143E">
        <w:t>(MMSE)</w:t>
      </w:r>
      <w:r>
        <w:t xml:space="preserve">, Barthel Index, </w:t>
      </w:r>
      <w:r w:rsidR="001F5205">
        <w:t xml:space="preserve">and </w:t>
      </w:r>
      <w:r>
        <w:t xml:space="preserve">Geriatric Depression Scale were collected. </w:t>
      </w:r>
      <w:r w:rsidR="00FE2B80">
        <w:t>O</w:t>
      </w:r>
      <w:r>
        <w:t xml:space="preserve">ther clinical characteristics of multimorbidity and markers </w:t>
      </w:r>
      <w:r w:rsidR="001F5205">
        <w:t xml:space="preserve">of </w:t>
      </w:r>
      <w:r>
        <w:t xml:space="preserve">frailty were recorded including </w:t>
      </w:r>
      <w:r w:rsidR="001F5205">
        <w:t xml:space="preserve">the </w:t>
      </w:r>
      <w:r>
        <w:t xml:space="preserve">Charlson Comorbidity Index, number of medications, Frail scale, grip strength and gait speed. </w:t>
      </w:r>
      <w:r w:rsidR="00FD3C0E">
        <w:t>This allow</w:t>
      </w:r>
      <w:r w:rsidR="009357DE">
        <w:t>ed</w:t>
      </w:r>
      <w:r w:rsidR="00FD3C0E">
        <w:t xml:space="preserve"> comparison of </w:t>
      </w:r>
      <w:r w:rsidR="0092443D">
        <w:t>participant</w:t>
      </w:r>
      <w:r w:rsidR="008B50D4">
        <w:t>s’</w:t>
      </w:r>
      <w:r w:rsidR="00FD3C0E">
        <w:t xml:space="preserve"> characteristics between the baseline and intervention group. </w:t>
      </w:r>
    </w:p>
    <w:p w14:paraId="20F78A73" w14:textId="6351A747" w:rsidR="00420033" w:rsidRDefault="00EF143E" w:rsidP="001F5205">
      <w:pPr>
        <w:spacing w:line="360" w:lineRule="auto"/>
      </w:pPr>
      <w:r>
        <w:t>Fifty</w:t>
      </w:r>
      <w:r w:rsidR="00420033">
        <w:t xml:space="preserve"> participants recruited between February and July 2016, prior to the implementation of the volunteer-led PA intervention, formed the baseline group receiving usual care which were used for comparison. Participants receiving usual care were seen by therapists on average twice week</w:t>
      </w:r>
      <w:r w:rsidR="006763A3">
        <w:t>ly</w:t>
      </w:r>
      <w:r w:rsidR="00420033">
        <w:t xml:space="preserve"> until they were functionally back to baseline or when they ha</w:t>
      </w:r>
      <w:r w:rsidR="001F5205">
        <w:t>d</w:t>
      </w:r>
      <w:r w:rsidR="00420033">
        <w:t xml:space="preserve"> reached a new baseline. The recruitment and training of volunteers started in July 2016 and completed in January 2017. Recruitment of 50 </w:t>
      </w:r>
      <w:r w:rsidR="00420033">
        <w:lastRenderedPageBreak/>
        <w:t>participants who received the volunteer</w:t>
      </w:r>
      <w:r>
        <w:t>-</w:t>
      </w:r>
      <w:r w:rsidR="00420033">
        <w:t xml:space="preserve">led </w:t>
      </w:r>
      <w:r>
        <w:t>mobility</w:t>
      </w:r>
      <w:r w:rsidR="00420033">
        <w:t xml:space="preserve"> intervention began in August 2016 and concluded in April 2017. </w:t>
      </w:r>
    </w:p>
    <w:p w14:paraId="2D109195" w14:textId="77777777" w:rsidR="004B53CE" w:rsidRPr="00E752D6" w:rsidRDefault="004B53CE" w:rsidP="00E752D6">
      <w:pPr>
        <w:rPr>
          <w:b/>
          <w:bCs/>
        </w:rPr>
      </w:pPr>
      <w:r w:rsidRPr="00E752D6">
        <w:rPr>
          <w:b/>
          <w:bCs/>
        </w:rPr>
        <w:t>Volunteer recruitment and training</w:t>
      </w:r>
    </w:p>
    <w:p w14:paraId="6FADD3EC" w14:textId="408C27C0" w:rsidR="0047786D" w:rsidRPr="0047786D" w:rsidRDefault="001C019D" w:rsidP="00352D31">
      <w:pPr>
        <w:spacing w:line="360" w:lineRule="auto"/>
      </w:pPr>
      <w:r>
        <w:t xml:space="preserve">Volunteers were recruited through the hospital voluntary service. </w:t>
      </w:r>
      <w:r w:rsidR="005107D3">
        <w:t>V</w:t>
      </w:r>
      <w:r>
        <w:t>olunteers were assessed as competent by the trainers</w:t>
      </w:r>
      <w:r w:rsidR="00FD3C0E">
        <w:t>, based on the volunteer competency checklist</w:t>
      </w:r>
      <w:r w:rsidR="0049532B">
        <w:t xml:space="preserve"> (supplement</w:t>
      </w:r>
      <w:r w:rsidR="002E5CBC">
        <w:t xml:space="preserve"> 2</w:t>
      </w:r>
      <w:r w:rsidR="0049532B">
        <w:t>),</w:t>
      </w:r>
      <w:r w:rsidR="00FD3C0E">
        <w:t xml:space="preserve"> </w:t>
      </w:r>
      <w:r>
        <w:t xml:space="preserve">before working independently with patients. </w:t>
      </w:r>
      <w:r w:rsidR="00465923">
        <w:t>The training</w:t>
      </w:r>
      <w:r w:rsidR="00A00F28">
        <w:t xml:space="preserve"> programme</w:t>
      </w:r>
      <w:r w:rsidR="00465923">
        <w:t xml:space="preserve"> </w:t>
      </w:r>
      <w:r w:rsidR="00956D25">
        <w:t xml:space="preserve">was </w:t>
      </w:r>
      <w:r w:rsidR="00DA4223">
        <w:t>developed and delivered</w:t>
      </w:r>
      <w:r w:rsidR="00956D25">
        <w:t xml:space="preserve"> by a senior physiotherapist and a </w:t>
      </w:r>
      <w:r w:rsidR="00CA7A20">
        <w:t>physician and</w:t>
      </w:r>
      <w:r w:rsidR="00956D25">
        <w:t xml:space="preserve"> </w:t>
      </w:r>
      <w:r w:rsidR="00465923">
        <w:t>consisted of theo</w:t>
      </w:r>
      <w:r w:rsidR="00956D25">
        <w:t xml:space="preserve">retical and practical sessions. The training </w:t>
      </w:r>
      <w:r w:rsidR="004E65B5">
        <w:t>package</w:t>
      </w:r>
      <w:r w:rsidR="00CD167C">
        <w:t xml:space="preserve"> </w:t>
      </w:r>
      <w:r w:rsidR="004E65B5">
        <w:t xml:space="preserve">covered topics which </w:t>
      </w:r>
      <w:r w:rsidR="00981D4E">
        <w:t>included</w:t>
      </w:r>
      <w:r w:rsidR="00956D25">
        <w:t xml:space="preserve"> patient and personal safety, mobility and exercise training and respon</w:t>
      </w:r>
      <w:r w:rsidR="00352D31">
        <w:t>se</w:t>
      </w:r>
      <w:r w:rsidR="00956D25">
        <w:t xml:space="preserve"> to adverse events such as falls. </w:t>
      </w:r>
      <w:r w:rsidR="007418BB">
        <w:t xml:space="preserve">The practical sessions </w:t>
      </w:r>
      <w:r w:rsidR="005922E6">
        <w:t xml:space="preserve">included practice </w:t>
      </w:r>
      <w:r w:rsidR="00981D4E">
        <w:t>mobilising and exercises with</w:t>
      </w:r>
      <w:r w:rsidR="005922E6">
        <w:t xml:space="preserve"> peers and closely supervised sessions with patients</w:t>
      </w:r>
      <w:r w:rsidR="007418BB">
        <w:t xml:space="preserve">. </w:t>
      </w:r>
    </w:p>
    <w:p w14:paraId="3C06CF76" w14:textId="77777777" w:rsidR="005E637F" w:rsidRPr="00E752D6" w:rsidRDefault="00BB4E66" w:rsidP="00E752D6">
      <w:pPr>
        <w:rPr>
          <w:b/>
          <w:bCs/>
        </w:rPr>
      </w:pPr>
      <w:r w:rsidRPr="00E752D6">
        <w:rPr>
          <w:b/>
          <w:bCs/>
        </w:rPr>
        <w:t>Intervention</w:t>
      </w:r>
    </w:p>
    <w:p w14:paraId="6C51A659" w14:textId="2D6EF5D4" w:rsidR="00423773" w:rsidRDefault="00CA7A20" w:rsidP="00016D4A">
      <w:pPr>
        <w:spacing w:line="360" w:lineRule="auto"/>
      </w:pPr>
      <w:r>
        <w:t xml:space="preserve">The intervention </w:t>
      </w:r>
      <w:r w:rsidR="004E65B5">
        <w:t>comprised o</w:t>
      </w:r>
      <w:r w:rsidR="002663F9">
        <w:t xml:space="preserve">f </w:t>
      </w:r>
      <w:r w:rsidR="00E919BA">
        <w:t xml:space="preserve">twice-daily volunteer-led mobility or bedside exercises on the wards, </w:t>
      </w:r>
      <w:r>
        <w:t xml:space="preserve">based on </w:t>
      </w:r>
      <w:r w:rsidR="0065447E">
        <w:t xml:space="preserve">a review of </w:t>
      </w:r>
      <w:r>
        <w:t>current literature</w:t>
      </w:r>
      <w:r w:rsidR="00C4160B">
        <w:fldChar w:fldCharType="begin">
          <w:fldData xml:space="preserve">PEVuZE5vdGU+PENpdGU+PEF1dGhvcj5CYWN6eW5za2E8L0F1dGhvcj48WWVhcj4yMDE2PC9ZZWFy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</w:fldData>
        </w:fldChar>
      </w:r>
      <w:r w:rsidR="00C4160B">
        <w:instrText xml:space="preserve"> ADDIN EN.CITE </w:instrText>
      </w:r>
      <w:r w:rsidR="00C4160B">
        <w:fldChar w:fldCharType="begin">
          <w:fldData xml:space="preserve">PEVuZE5vdGU+PENpdGU+PEF1dGhvcj5CYWN6eW5za2E8L0F1dGhvcj48WWVhcj4yMDE2PC9ZZWFy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</w:fldData>
        </w:fldChar>
      </w:r>
      <w:r w:rsidR="00C4160B">
        <w:instrText xml:space="preserve"> ADDIN EN.CITE.DATA </w:instrText>
      </w:r>
      <w:r w:rsidR="00C4160B">
        <w:fldChar w:fldCharType="end"/>
      </w:r>
      <w:r w:rsidR="00C4160B">
        <w:fldChar w:fldCharType="separate"/>
      </w:r>
      <w:r w:rsidR="00C4160B">
        <w:rPr>
          <w:noProof/>
        </w:rPr>
        <w:t>[18]</w:t>
      </w:r>
      <w:r w:rsidR="00C4160B">
        <w:fldChar w:fldCharType="end"/>
      </w:r>
      <w:r w:rsidR="00C4160B">
        <w:t xml:space="preserve"> </w:t>
      </w:r>
      <w:r>
        <w:t xml:space="preserve">and </w:t>
      </w:r>
      <w:r w:rsidR="00E919BA">
        <w:t>expertise of</w:t>
      </w:r>
      <w:r>
        <w:t xml:space="preserve"> </w:t>
      </w:r>
      <w:r w:rsidR="002540A3">
        <w:t xml:space="preserve">senior </w:t>
      </w:r>
      <w:r w:rsidR="00E919BA">
        <w:t xml:space="preserve">hospital </w:t>
      </w:r>
      <w:r>
        <w:t xml:space="preserve">therapists. </w:t>
      </w:r>
      <w:r w:rsidR="0065447E">
        <w:t xml:space="preserve">The </w:t>
      </w:r>
      <w:r w:rsidR="002540A3">
        <w:t xml:space="preserve">mobility protocol and </w:t>
      </w:r>
      <w:r w:rsidR="0065447E">
        <w:t xml:space="preserve">exercises were </w:t>
      </w:r>
      <w:r w:rsidR="00833620">
        <w:t>adapted</w:t>
      </w:r>
      <w:r w:rsidR="0065447E">
        <w:t xml:space="preserve"> to ensure that they were deliverable in routine clinical practice</w:t>
      </w:r>
      <w:r w:rsidR="002540A3">
        <w:t xml:space="preserve">. </w:t>
      </w:r>
      <w:r w:rsidR="00A16279">
        <w:t xml:space="preserve">Participants were assessed by </w:t>
      </w:r>
      <w:r w:rsidR="0022669D">
        <w:t xml:space="preserve">the therapy team </w:t>
      </w:r>
      <w:r w:rsidR="00E919BA">
        <w:t xml:space="preserve">who prescribed </w:t>
      </w:r>
      <w:r w:rsidR="00A16279">
        <w:t>individual</w:t>
      </w:r>
      <w:r w:rsidR="004E65B5">
        <w:t>ised</w:t>
      </w:r>
      <w:r w:rsidR="00A16279">
        <w:t xml:space="preserve"> activity (supplement</w:t>
      </w:r>
      <w:r w:rsidR="0022669D">
        <w:t xml:space="preserve"> </w:t>
      </w:r>
      <w:r w:rsidR="002E5CBC">
        <w:t>3</w:t>
      </w:r>
      <w:r w:rsidR="00A16279">
        <w:t xml:space="preserve">). Participants who were independently mobile were encouraged to </w:t>
      </w:r>
      <w:r w:rsidR="00BA47EB">
        <w:t>walk</w:t>
      </w:r>
      <w:r w:rsidR="00A16279">
        <w:t xml:space="preserve"> </w:t>
      </w:r>
      <w:r w:rsidR="00E919BA">
        <w:t>a</w:t>
      </w:r>
      <w:r w:rsidR="00A16279">
        <w:t xml:space="preserve"> prescribed distance</w:t>
      </w:r>
      <w:r w:rsidR="00E919BA">
        <w:t>, guided by distance markers in the</w:t>
      </w:r>
      <w:r w:rsidR="0022669D">
        <w:t xml:space="preserve"> ward corridors. </w:t>
      </w:r>
      <w:r w:rsidR="00A16279">
        <w:t xml:space="preserve">Participants who needed assistance </w:t>
      </w:r>
      <w:r w:rsidR="00BA47EB">
        <w:t>to walk</w:t>
      </w:r>
      <w:r w:rsidR="00A16279">
        <w:t xml:space="preserve"> performed </w:t>
      </w:r>
      <w:r w:rsidR="00355DF3">
        <w:t>chair or bed</w:t>
      </w:r>
      <w:r w:rsidR="00A16279">
        <w:t xml:space="preserve"> exercises</w:t>
      </w:r>
      <w:r w:rsidR="002540A3">
        <w:t xml:space="preserve"> (supplement </w:t>
      </w:r>
      <w:r w:rsidR="002E5CBC">
        <w:t>4</w:t>
      </w:r>
      <w:r w:rsidR="002540A3">
        <w:t>)</w:t>
      </w:r>
      <w:r w:rsidR="00A16279">
        <w:t xml:space="preserve">.  </w:t>
      </w:r>
      <w:r w:rsidR="005922E6">
        <w:t>V</w:t>
      </w:r>
      <w:r w:rsidR="00A16279">
        <w:t xml:space="preserve">olunteers </w:t>
      </w:r>
      <w:r w:rsidR="00E919BA">
        <w:t>checked with</w:t>
      </w:r>
      <w:r w:rsidR="00A16279">
        <w:t xml:space="preserve"> nursing staff that </w:t>
      </w:r>
      <w:r w:rsidR="004D2B8F">
        <w:t>participants</w:t>
      </w:r>
      <w:r w:rsidR="0022669D">
        <w:t xml:space="preserve"> were safe to participate in </w:t>
      </w:r>
      <w:r w:rsidR="00EE08A5">
        <w:t xml:space="preserve">each </w:t>
      </w:r>
      <w:r w:rsidR="0022669D">
        <w:t>activity session</w:t>
      </w:r>
      <w:r w:rsidR="00A16279">
        <w:t>.</w:t>
      </w:r>
      <w:r w:rsidR="0022669D">
        <w:t xml:space="preserve"> Participants </w:t>
      </w:r>
      <w:r w:rsidR="00E919BA">
        <w:t>performing</w:t>
      </w:r>
      <w:r w:rsidR="0022669D">
        <w:t xml:space="preserve"> bedside exercises </w:t>
      </w:r>
      <w:r w:rsidR="00E919BA">
        <w:t>who</w:t>
      </w:r>
      <w:r w:rsidR="0022669D">
        <w:t xml:space="preserve"> progressed to be independent in their mobility were encouraged to </w:t>
      </w:r>
      <w:r w:rsidR="004D2B8F">
        <w:t>walk</w:t>
      </w:r>
      <w:r w:rsidR="0022669D">
        <w:t xml:space="preserve"> </w:t>
      </w:r>
      <w:r w:rsidR="005604BB">
        <w:t xml:space="preserve">by volunteers </w:t>
      </w:r>
      <w:r w:rsidR="0022669D">
        <w:t>as soon as their activi</w:t>
      </w:r>
      <w:r w:rsidR="00423773">
        <w:t xml:space="preserve">ty </w:t>
      </w:r>
      <w:r w:rsidR="00E919BA">
        <w:t>prescription</w:t>
      </w:r>
      <w:r w:rsidR="00423773">
        <w:t xml:space="preserve"> ha</w:t>
      </w:r>
      <w:r w:rsidR="004D2B8F">
        <w:t>d</w:t>
      </w:r>
      <w:r w:rsidR="00423773">
        <w:t xml:space="preserve"> been updated.</w:t>
      </w:r>
      <w:r w:rsidR="00775C21">
        <w:t xml:space="preserve"> </w:t>
      </w:r>
      <w:r w:rsidR="00AB58F9">
        <w:t xml:space="preserve">Volunteers were trained to </w:t>
      </w:r>
      <w:r w:rsidR="00AB58F9">
        <w:rPr>
          <w:rFonts w:cstheme="minorHAnsi"/>
        </w:rPr>
        <w:t>inform staff members of any</w:t>
      </w:r>
      <w:r w:rsidR="004779C5">
        <w:t xml:space="preserve"> adverse events such as falls or physical injury</w:t>
      </w:r>
      <w:r w:rsidR="00AB58F9">
        <w:t xml:space="preserve"> and record them</w:t>
      </w:r>
      <w:r w:rsidR="004779C5">
        <w:t xml:space="preserve"> </w:t>
      </w:r>
      <w:r w:rsidR="00AB58F9">
        <w:t>in the activity prescription sheet</w:t>
      </w:r>
      <w:r w:rsidR="00EC3B4D">
        <w:t>.</w:t>
      </w:r>
      <w:r w:rsidR="00AB58F9">
        <w:t xml:space="preserve"> </w:t>
      </w:r>
      <w:r w:rsidR="00775C21" w:rsidRPr="00B07F23">
        <w:t>This study was approved by the South East Coast – Surrey Research Ethics Committee (15/LO/2091) and is registered on ClinicalTrials.gov (NCT02594527).</w:t>
      </w:r>
    </w:p>
    <w:p w14:paraId="451868F6" w14:textId="605CABCC" w:rsidR="00775C21" w:rsidRPr="00E752D6" w:rsidRDefault="00775C21" w:rsidP="00E752D6">
      <w:pPr>
        <w:rPr>
          <w:b/>
          <w:bCs/>
        </w:rPr>
      </w:pPr>
      <w:r w:rsidRPr="00E752D6">
        <w:rPr>
          <w:b/>
          <w:bCs/>
        </w:rPr>
        <w:t>Assessment of feasibility</w:t>
      </w:r>
    </w:p>
    <w:p w14:paraId="5E378ADF" w14:textId="1E4373A9" w:rsidR="00775C21" w:rsidRPr="00775C21" w:rsidRDefault="00775C21" w:rsidP="002B3C41">
      <w:pPr>
        <w:spacing w:line="360" w:lineRule="auto"/>
      </w:pPr>
      <w:r>
        <w:t xml:space="preserve">The main outcome measures </w:t>
      </w:r>
      <w:r w:rsidRPr="00EA6B13">
        <w:t>were the feasibility of de</w:t>
      </w:r>
      <w:r>
        <w:t>livering</w:t>
      </w:r>
      <w:r w:rsidRPr="00EA6B13">
        <w:t xml:space="preserve"> the training programme and the intervention.</w:t>
      </w:r>
      <w:r>
        <w:t xml:space="preserve"> </w:t>
      </w:r>
      <w:r w:rsidR="00CD167C">
        <w:t>Data collected include the number of training sessions delivered, the number of volunteers recruited and progressed to complete the training and competency assessment, and the retention rate of volunteers at the end of the study. Volunteers’ views regarding the training programme were explored through qualitative interviews. T</w:t>
      </w:r>
      <w:r w:rsidR="007A5E9B">
        <w:t>o</w:t>
      </w:r>
      <w:r w:rsidR="00CD167C">
        <w:t xml:space="preserve"> determine the feasibility of implementing the volunteer-led intervention on the ward</w:t>
      </w:r>
      <w:r w:rsidR="007A5E9B">
        <w:t>s</w:t>
      </w:r>
      <w:r w:rsidR="00CD167C">
        <w:t xml:space="preserve">, </w:t>
      </w:r>
      <w:r w:rsidR="00F21099">
        <w:t xml:space="preserve">the number of </w:t>
      </w:r>
      <w:r w:rsidR="009E531C">
        <w:t>PA</w:t>
      </w:r>
      <w:r w:rsidR="00F21099">
        <w:t xml:space="preserve"> sessions offered and completed by patients, the reasons for non-compliance were recorded.</w:t>
      </w:r>
      <w:r w:rsidR="000A2376">
        <w:t xml:space="preserve"> </w:t>
      </w:r>
      <w:r w:rsidR="007A5E9B">
        <w:t xml:space="preserve">The </w:t>
      </w:r>
      <w:r w:rsidR="004C5BB4">
        <w:t>information</w:t>
      </w:r>
      <w:r w:rsidR="000A2376">
        <w:t xml:space="preserve"> </w:t>
      </w:r>
      <w:r w:rsidR="00E67B4C">
        <w:t>was</w:t>
      </w:r>
      <w:r w:rsidR="00907F0F">
        <w:t xml:space="preserve"> recorded</w:t>
      </w:r>
      <w:r w:rsidR="000A2376">
        <w:t xml:space="preserve"> by volunteers on the activity prescription sheet after each activity session. </w:t>
      </w:r>
      <w:r w:rsidR="00F21099">
        <w:t xml:space="preserve">Cost-analysis was conducted to estimate the cost of training a volunteer. This included costing the trainers’ time and </w:t>
      </w:r>
      <w:r w:rsidR="004C5BB4">
        <w:t>additional</w:t>
      </w:r>
      <w:r w:rsidR="00F21099">
        <w:t xml:space="preserve"> costs such as travel and food</w:t>
      </w:r>
      <w:r w:rsidR="00E67B4C">
        <w:t xml:space="preserve"> reimbursement for volunteers.</w:t>
      </w:r>
      <w:r w:rsidR="00F21099">
        <w:t xml:space="preserve"> </w:t>
      </w:r>
    </w:p>
    <w:p w14:paraId="30461DB1" w14:textId="243353C0" w:rsidR="00775C21" w:rsidRPr="00E752D6" w:rsidRDefault="00775C21" w:rsidP="00E752D6">
      <w:pPr>
        <w:rPr>
          <w:b/>
          <w:bCs/>
        </w:rPr>
      </w:pPr>
      <w:r w:rsidRPr="00E752D6">
        <w:rPr>
          <w:b/>
          <w:bCs/>
        </w:rPr>
        <w:t>Assessment of acceptability</w:t>
      </w:r>
    </w:p>
    <w:p w14:paraId="6227D4FD" w14:textId="2C2896D1" w:rsidR="00775C21" w:rsidRDefault="00775C21" w:rsidP="007A5E9B">
      <w:pPr>
        <w:spacing w:line="360" w:lineRule="auto"/>
      </w:pPr>
      <w:r>
        <w:t>Qualitative interviews and focus groups were conducted among four key stakeholder groups - patients, nurses, therapists and volunteers</w:t>
      </w:r>
      <w:r w:rsidR="001F0EE7">
        <w:t>, to determine the acceptability of the intervention</w:t>
      </w:r>
      <w:r>
        <w:t>.  Individual interviews were conducted with patient participants to explore their personal experiences of the intervention. Focus</w:t>
      </w:r>
      <w:r w:rsidR="00676074">
        <w:t xml:space="preserve"> </w:t>
      </w:r>
      <w:r>
        <w:t xml:space="preserve">groups were </w:t>
      </w:r>
      <w:r w:rsidR="00FD12B5">
        <w:t>conducted</w:t>
      </w:r>
      <w:r>
        <w:t xml:space="preserve"> among nurses, therapists and volunteers to explore their shared experience including b</w:t>
      </w:r>
      <w:r w:rsidRPr="0029651E">
        <w:t xml:space="preserve">arriers and facilitators </w:t>
      </w:r>
      <w:r>
        <w:t xml:space="preserve">of the intervention. Purposive sampling of participants aimed to capture a range of opinions from </w:t>
      </w:r>
      <w:r w:rsidR="00EC3B4D">
        <w:t>key</w:t>
      </w:r>
      <w:r>
        <w:t xml:space="preserve"> stakeholders. Patient participants of varying age and </w:t>
      </w:r>
      <w:r w:rsidR="00EC3B4D">
        <w:t>mobility</w:t>
      </w:r>
      <w:r>
        <w:t xml:space="preserve"> level</w:t>
      </w:r>
      <w:r w:rsidR="00EC3B4D">
        <w:t>s</w:t>
      </w:r>
      <w:r>
        <w:t xml:space="preserve"> were selected to be interviewed. Nurses and therapists, with varying age group, seniority and gender mix, were invited to participate. Volunteers with a range of volunteering experience, age groups and gender mix were selected.</w:t>
      </w:r>
      <w:r w:rsidR="004C5BB4">
        <w:t xml:space="preserve"> </w:t>
      </w:r>
      <w:r>
        <w:t xml:space="preserve"> Interviews and focus groups were audio recorded and transcribed verbatim. Data analysis</w:t>
      </w:r>
      <w:r w:rsidR="000A0700">
        <w:t>,</w:t>
      </w:r>
      <w:r>
        <w:t xml:space="preserve"> coding </w:t>
      </w:r>
      <w:r w:rsidR="000A0700">
        <w:t xml:space="preserve">and data interpretation </w:t>
      </w:r>
      <w:r>
        <w:t>were performed by two researchers (SL and KI)</w:t>
      </w:r>
      <w:r w:rsidR="00E67B4C">
        <w:t xml:space="preserve"> using thematic analysis</w:t>
      </w:r>
      <w:r w:rsidR="00A72475">
        <w:fldChar w:fldCharType="begin"/>
      </w:r>
      <w:r w:rsidR="00445298">
        <w:instrText xml:space="preserve"> ADDIN EN.CITE &lt;EndNote&gt;&lt;Cite&gt;&lt;Author&gt;Braun&lt;/Author&gt;&lt;Year&gt;2006&lt;/Year&gt;&lt;RecNum&gt;636&lt;/RecNum&gt;&lt;DisplayText&gt;[22]&lt;/DisplayText&gt;&lt;record&gt;&lt;rec-number&gt;636&lt;/rec-number&gt;&lt;foreign-keys&gt;&lt;key app="EN" db-id="exa2rxea7ezff1ear5y5wxedv5arversed2s" timestamp="1501072116"&gt;636&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dates&gt;&lt;year&gt;2006&lt;/year&gt;&lt;/dates&gt;&lt;urls&gt;&lt;/urls&gt;&lt;/record&gt;&lt;/Cite&gt;&lt;/EndNote&gt;</w:instrText>
      </w:r>
      <w:r w:rsidR="00A72475">
        <w:fldChar w:fldCharType="separate"/>
      </w:r>
      <w:r w:rsidR="00445298">
        <w:rPr>
          <w:noProof/>
        </w:rPr>
        <w:t>[22]</w:t>
      </w:r>
      <w:r w:rsidR="00A72475">
        <w:fldChar w:fldCharType="end"/>
      </w:r>
      <w:r>
        <w:t xml:space="preserve">. </w:t>
      </w:r>
    </w:p>
    <w:p w14:paraId="5C71FBB3" w14:textId="2C2E98AF" w:rsidR="00775C21" w:rsidRPr="00E752D6" w:rsidRDefault="004779C5" w:rsidP="00E752D6">
      <w:pPr>
        <w:rPr>
          <w:b/>
          <w:bCs/>
        </w:rPr>
      </w:pPr>
      <w:r>
        <w:rPr>
          <w:b/>
          <w:bCs/>
        </w:rPr>
        <w:t>Secondary outcome measures</w:t>
      </w:r>
    </w:p>
    <w:p w14:paraId="701B5FB0" w14:textId="485D7CFC" w:rsidR="00775C21" w:rsidRDefault="000115C2" w:rsidP="009E39A9">
      <w:pPr>
        <w:spacing w:line="360" w:lineRule="auto"/>
      </w:pPr>
      <w:r>
        <w:t>Daily</w:t>
      </w:r>
      <w:r w:rsidR="00775C21">
        <w:t xml:space="preserve"> step count</w:t>
      </w:r>
      <w:r>
        <w:t xml:space="preserve"> was measured</w:t>
      </w:r>
      <w:r w:rsidR="00775C21">
        <w:t xml:space="preserve"> using the StepWatch Activity Monitor</w:t>
      </w:r>
      <w:r w:rsidR="00F6558F">
        <w:t xml:space="preserve"> </w:t>
      </w:r>
      <w:r w:rsidR="00775C21">
        <w:t>(SAM) (Modus health, Washington, US)</w:t>
      </w:r>
      <w:r w:rsidR="001C019D">
        <w:t xml:space="preserve"> </w:t>
      </w:r>
      <w:r w:rsidR="009E39A9">
        <w:t>from</w:t>
      </w:r>
      <w:r w:rsidR="00775C21">
        <w:t xml:space="preserve"> recruitment </w:t>
      </w:r>
      <w:r w:rsidR="009E39A9">
        <w:t>for</w:t>
      </w:r>
      <w:r w:rsidR="00775C21">
        <w:t xml:space="preserve"> seven days or u</w:t>
      </w:r>
      <w:r w:rsidR="009E39A9">
        <w:t>ntil</w:t>
      </w:r>
      <w:r w:rsidR="00775C21">
        <w:t xml:space="preserve"> discharge, whichever came first. Other</w:t>
      </w:r>
      <w:r w:rsidR="007A5E9B">
        <w:t xml:space="preserve"> receipt of care</w:t>
      </w:r>
      <w:r w:rsidR="00775C21">
        <w:t xml:space="preserve"> measures included length of stay,</w:t>
      </w:r>
      <w:r w:rsidR="00676074">
        <w:t xml:space="preserve"> and</w:t>
      </w:r>
      <w:r w:rsidR="00775C21">
        <w:t xml:space="preserve"> </w:t>
      </w:r>
      <w:r w:rsidR="001F0EE7">
        <w:t>30-day hospital readmission</w:t>
      </w:r>
      <w:r w:rsidR="00775C21">
        <w:t xml:space="preserve">. </w:t>
      </w:r>
      <w:r w:rsidR="00775C21" w:rsidRPr="00DD61C4">
        <w:t>Descriptive statistics w</w:t>
      </w:r>
      <w:r w:rsidR="00775C21">
        <w:t xml:space="preserve">ere used to </w:t>
      </w:r>
      <w:r w:rsidR="001C019D">
        <w:t xml:space="preserve">summarise </w:t>
      </w:r>
      <w:r w:rsidR="00775C21" w:rsidRPr="00DD61C4">
        <w:t>participants</w:t>
      </w:r>
      <w:r w:rsidR="00775C21">
        <w:t>’ clinical characteristics and receipt of care in the baseline and intervention phases of the</w:t>
      </w:r>
      <w:r w:rsidR="00775C21" w:rsidRPr="00DD61C4">
        <w:t xml:space="preserve"> study</w:t>
      </w:r>
      <w:r w:rsidR="00775C21">
        <w:t xml:space="preserve">. The SAM data were analysed using the software provided with the device. Mean daily step count was calculated based on the total number of steps taken divided by the number of days of valid recording. A recording was considered valid if there was a complete 24-hour monitoring period. </w:t>
      </w:r>
      <w:r w:rsidR="00775C21" w:rsidRPr="00DD61C4">
        <w:t>Statistical analysis w</w:t>
      </w:r>
      <w:r w:rsidR="00775C21">
        <w:t xml:space="preserve">as </w:t>
      </w:r>
      <w:r w:rsidR="00775C21" w:rsidRPr="00DD61C4">
        <w:t>conducted using the statistical software SPSS</w:t>
      </w:r>
      <w:r w:rsidR="00775C21">
        <w:t xml:space="preserve"> version 22</w:t>
      </w:r>
      <w:r w:rsidR="00775C21" w:rsidRPr="00DD61C4">
        <w:t xml:space="preserve">. </w:t>
      </w:r>
    </w:p>
    <w:p w14:paraId="2A00E620" w14:textId="1A36C685" w:rsidR="00980ABE" w:rsidRPr="00E752D6" w:rsidRDefault="00980ABE" w:rsidP="00E752D6">
      <w:pPr>
        <w:rPr>
          <w:b/>
          <w:bCs/>
        </w:rPr>
      </w:pPr>
      <w:r w:rsidRPr="00E752D6">
        <w:rPr>
          <w:b/>
          <w:bCs/>
        </w:rPr>
        <w:t xml:space="preserve">Patient </w:t>
      </w:r>
      <w:r w:rsidR="00A3780F">
        <w:rPr>
          <w:b/>
          <w:bCs/>
        </w:rPr>
        <w:t xml:space="preserve">and public </w:t>
      </w:r>
      <w:r w:rsidRPr="00E752D6">
        <w:rPr>
          <w:b/>
          <w:bCs/>
        </w:rPr>
        <w:t>involvement</w:t>
      </w:r>
    </w:p>
    <w:p w14:paraId="7F891890" w14:textId="7939965F" w:rsidR="00980ABE" w:rsidRDefault="00E55C21" w:rsidP="009E39A9">
      <w:pPr>
        <w:spacing w:line="360" w:lineRule="auto"/>
      </w:pPr>
      <w:r>
        <w:t>Older people were involved</w:t>
      </w:r>
      <w:r w:rsidR="00980ABE">
        <w:t xml:space="preserve"> in the development of the study. A survey </w:t>
      </w:r>
      <w:r w:rsidR="00092D07">
        <w:t>of</w:t>
      </w:r>
      <w:r w:rsidR="00980ABE">
        <w:t xml:space="preserve"> 92 older adults </w:t>
      </w:r>
      <w:r>
        <w:t xml:space="preserve">attending lunch clubs </w:t>
      </w:r>
      <w:r w:rsidR="00980ABE">
        <w:t xml:space="preserve">on the </w:t>
      </w:r>
      <w:r w:rsidR="00092D07">
        <w:t>role</w:t>
      </w:r>
      <w:r w:rsidR="00980ABE">
        <w:t xml:space="preserve"> of volunteers</w:t>
      </w:r>
      <w:r w:rsidR="008C25EF">
        <w:t>,</w:t>
      </w:r>
      <w:r w:rsidR="00980ABE">
        <w:t xml:space="preserve"> </w:t>
      </w:r>
      <w:r w:rsidR="00092D07">
        <w:t>supported</w:t>
      </w:r>
      <w:r w:rsidR="00DD57EB">
        <w:t xml:space="preserve"> </w:t>
      </w:r>
      <w:r w:rsidR="00026F1C">
        <w:t>t</w:t>
      </w:r>
      <w:r w:rsidR="00980ABE">
        <w:t>he idea of training volunteers to help with mobility</w:t>
      </w:r>
      <w:r w:rsidR="00A3447A">
        <w:fldChar w:fldCharType="begin"/>
      </w:r>
      <w:r w:rsidR="00445298">
        <w:instrText xml:space="preserve"> ADDIN EN.CITE &lt;EndNote&gt;&lt;Cite&gt;&lt;Author&gt;Baczynska&lt;/Author&gt;&lt;Year&gt;2015&lt;/Year&gt;&lt;RecNum&gt;110&lt;/RecNum&gt;&lt;DisplayText&gt;[23]&lt;/DisplayText&gt;&lt;record&gt;&lt;rec-number&gt;110&lt;/rec-number&gt;&lt;foreign-keys&gt;&lt;key app="EN" db-id="exa2rxea7ezff1ear5y5wxedv5arversed2s" timestamp="1443789270"&gt;110&lt;/key&gt;&lt;/foreign-keys&gt;&lt;ref-type name="Journal Article"&gt;17&lt;/ref-type&gt;&lt;contributors&gt;&lt;authors&gt;&lt;author&gt;Baczynska, A&lt;/author&gt;&lt;author&gt;Blogg, H&lt;/author&gt;&lt;author&gt;Haskins, M&lt;/author&gt;&lt;author&gt;Sayer, AA&lt;/author&gt;&lt;author&gt;Roberts, Helen C.&lt;/author&gt;&lt;/authors&gt;&lt;/contributors&gt;&lt;titles&gt;&lt;title&gt;Acceptability of use of volunteers for fundamental care of older people&lt;/title&gt;&lt;secondary-title&gt;Age and Ageing&lt;/secondary-title&gt;&lt;/titles&gt;&lt;periodical&gt;&lt;full-title&gt;Age and Ageing&lt;/full-title&gt;&lt;/periodical&gt;&lt;pages&gt;i1-i9&lt;/pages&gt;&lt;volume&gt;44&lt;/volume&gt;&lt;number&gt;February&lt;/number&gt;&lt;dates&gt;&lt;year&gt;2015&lt;/year&gt;&lt;/dates&gt;&lt;urls&gt;&lt;pdf-urls&gt;&lt;url&gt;file:///C:/Users/sel2g14/AppData/Local/Mendeley Ltd./Mendeley Desktop/Downloaded/Kelly, Effectiveness, Officer - 2009 - Clinical Effectiveness.pdf&lt;/url&gt;&lt;/pdf-urls&gt;&lt;/urls&gt;&lt;electronic-resource-num&gt;10.1093/ageing/afu036&lt;/electronic-resource-num&gt;&lt;/record&gt;&lt;/Cite&gt;&lt;/EndNote&gt;</w:instrText>
      </w:r>
      <w:r w:rsidR="00A3447A">
        <w:fldChar w:fldCharType="separate"/>
      </w:r>
      <w:r w:rsidR="00445298">
        <w:rPr>
          <w:noProof/>
        </w:rPr>
        <w:t>[23]</w:t>
      </w:r>
      <w:r w:rsidR="00A3447A">
        <w:fldChar w:fldCharType="end"/>
      </w:r>
      <w:r w:rsidR="00A3780F">
        <w:t>.</w:t>
      </w:r>
      <w:r w:rsidR="00A3447A">
        <w:t xml:space="preserve"> </w:t>
      </w:r>
      <w:r>
        <w:t>Public and patient involvement (</w:t>
      </w:r>
      <w:r w:rsidR="00980ABE">
        <w:t>PPI</w:t>
      </w:r>
      <w:r>
        <w:t>)</w:t>
      </w:r>
      <w:r w:rsidR="00980ABE">
        <w:t xml:space="preserve"> was also </w:t>
      </w:r>
      <w:r w:rsidR="00A3780F">
        <w:t xml:space="preserve">involved in </w:t>
      </w:r>
      <w:r w:rsidR="00676074">
        <w:t>review</w:t>
      </w:r>
      <w:r w:rsidR="00A3780F">
        <w:t>ing</w:t>
      </w:r>
      <w:r w:rsidR="00676074">
        <w:t xml:space="preserve"> key documents such as the lay summary and patient and volunteer information sheets. </w:t>
      </w:r>
      <w:r w:rsidR="00C4160B">
        <w:t>The study protocol was reviewed by two PPI representative</w:t>
      </w:r>
      <w:r w:rsidR="006D47C8">
        <w:t>s</w:t>
      </w:r>
      <w:r w:rsidR="000B4043">
        <w:t xml:space="preserve"> who were supportive of the study. Th</w:t>
      </w:r>
      <w:r w:rsidR="00C4160B">
        <w:t xml:space="preserve">e </w:t>
      </w:r>
      <w:r w:rsidR="00C4160B" w:rsidRPr="006C218C">
        <w:rPr>
          <w:lang w:eastAsia="en-US"/>
        </w:rPr>
        <w:t xml:space="preserve">main concerns raised were </w:t>
      </w:r>
      <w:r w:rsidR="00E6595B">
        <w:rPr>
          <w:lang w:eastAsia="en-US"/>
        </w:rPr>
        <w:t xml:space="preserve">regarding </w:t>
      </w:r>
      <w:r w:rsidR="00C4160B" w:rsidRPr="006C218C">
        <w:rPr>
          <w:lang w:eastAsia="en-US"/>
        </w:rPr>
        <w:t xml:space="preserve">training and support of the volunteers to ensure that patients </w:t>
      </w:r>
      <w:r w:rsidR="0090420D">
        <w:rPr>
          <w:lang w:eastAsia="en-US"/>
        </w:rPr>
        <w:t>we</w:t>
      </w:r>
      <w:r w:rsidR="00C4160B" w:rsidRPr="006C218C">
        <w:rPr>
          <w:lang w:eastAsia="en-US"/>
        </w:rPr>
        <w:t>re not adversely affected by the proposed intervention</w:t>
      </w:r>
      <w:r w:rsidR="00C4160B">
        <w:t xml:space="preserve">. </w:t>
      </w:r>
      <w:r w:rsidR="00EC3B4D">
        <w:t xml:space="preserve">PPI </w:t>
      </w:r>
      <w:r w:rsidR="00E87270">
        <w:t>representative</w:t>
      </w:r>
      <w:r w:rsidR="006D47C8">
        <w:t>s</w:t>
      </w:r>
      <w:r w:rsidR="00E87270">
        <w:t xml:space="preserve"> </w:t>
      </w:r>
      <w:r w:rsidR="009E39A9">
        <w:t>were</w:t>
      </w:r>
      <w:r w:rsidR="009221C1">
        <w:t xml:space="preserve"> also present at research meetings and provided input through</w:t>
      </w:r>
      <w:r w:rsidR="007A5E9B">
        <w:t>out</w:t>
      </w:r>
      <w:r w:rsidR="009221C1">
        <w:t xml:space="preserve"> the </w:t>
      </w:r>
      <w:r w:rsidR="00907F0F">
        <w:t>study period</w:t>
      </w:r>
      <w:r w:rsidR="009221C1">
        <w:t>.</w:t>
      </w:r>
    </w:p>
    <w:p w14:paraId="49803C54" w14:textId="77777777" w:rsidR="007C4FAE" w:rsidRPr="00E752D6" w:rsidRDefault="007C4FAE" w:rsidP="00E752D6">
      <w:pPr>
        <w:rPr>
          <w:b/>
          <w:bCs/>
          <w:sz w:val="28"/>
          <w:szCs w:val="28"/>
        </w:rPr>
      </w:pPr>
      <w:r w:rsidRPr="00E752D6">
        <w:rPr>
          <w:b/>
          <w:bCs/>
          <w:sz w:val="28"/>
          <w:szCs w:val="28"/>
        </w:rPr>
        <w:t>Results</w:t>
      </w:r>
    </w:p>
    <w:p w14:paraId="19457784" w14:textId="2251181A" w:rsidR="00931200" w:rsidRPr="00E752D6" w:rsidRDefault="00931200" w:rsidP="00E752D6">
      <w:pPr>
        <w:rPr>
          <w:b/>
          <w:bCs/>
        </w:rPr>
      </w:pPr>
      <w:r w:rsidRPr="00E752D6">
        <w:rPr>
          <w:b/>
          <w:bCs/>
        </w:rPr>
        <w:t>Feasibility of the training programme</w:t>
      </w:r>
    </w:p>
    <w:p w14:paraId="579751A2" w14:textId="462605A5" w:rsidR="00F5516D" w:rsidRDefault="002665E2" w:rsidP="00A45221">
      <w:pPr>
        <w:spacing w:line="360" w:lineRule="auto"/>
        <w:rPr>
          <w:lang w:eastAsia="en-US"/>
        </w:rPr>
      </w:pPr>
      <w:r>
        <w:t>Five</w:t>
      </w:r>
      <w:r w:rsidR="00657800">
        <w:t xml:space="preserve"> group training sessions were conducted, and each volunteer received a further </w:t>
      </w:r>
      <w:r w:rsidR="00BC6110">
        <w:t>four</w:t>
      </w:r>
      <w:r w:rsidR="00657800">
        <w:t xml:space="preserve"> hours of </w:t>
      </w:r>
      <w:r w:rsidR="00404C8C">
        <w:t>individually</w:t>
      </w:r>
      <w:r w:rsidR="00657800">
        <w:t xml:space="preserve"> supervised training. </w:t>
      </w:r>
      <w:r w:rsidR="00E87270">
        <w:t xml:space="preserve">Twenty-six </w:t>
      </w:r>
      <w:r w:rsidR="0022434E">
        <w:t>volunteers expressed</w:t>
      </w:r>
      <w:r w:rsidR="00E87270">
        <w:t xml:space="preserve"> an</w:t>
      </w:r>
      <w:r w:rsidR="00DB1FFA">
        <w:t xml:space="preserve"> </w:t>
      </w:r>
      <w:r w:rsidR="0022434E">
        <w:t xml:space="preserve">interest, </w:t>
      </w:r>
      <w:r w:rsidR="00F5516D">
        <w:t>17 were recruited and 16 completed their training</w:t>
      </w:r>
      <w:r w:rsidR="001F0EE7">
        <w:t xml:space="preserve"> </w:t>
      </w:r>
      <w:r w:rsidR="00F5516D">
        <w:t>(Figure 1)</w:t>
      </w:r>
      <w:r w:rsidR="001F0EE7">
        <w:t>.</w:t>
      </w:r>
      <w:r w:rsidR="00F5516D">
        <w:t xml:space="preserve"> One volunteer discontinued as she felt that </w:t>
      </w:r>
      <w:r w:rsidR="0073795B">
        <w:t>she lacked the confidence to carry out the role successfully</w:t>
      </w:r>
      <w:r w:rsidR="00F5516D">
        <w:t>. 12</w:t>
      </w:r>
      <w:r w:rsidR="001C019D">
        <w:t>/16</w:t>
      </w:r>
      <w:r w:rsidR="00F5516D">
        <w:t xml:space="preserve"> volunteers were retained at the end of the study period. </w:t>
      </w:r>
      <w:r w:rsidR="00114D2F">
        <w:t>F</w:t>
      </w:r>
      <w:r w:rsidR="00F5516D">
        <w:t>our volunteers discontinued due to ill health</w:t>
      </w:r>
      <w:r w:rsidR="001C019D">
        <w:t xml:space="preserve"> </w:t>
      </w:r>
      <w:r w:rsidR="00F5516D">
        <w:t xml:space="preserve">(3) and </w:t>
      </w:r>
      <w:r w:rsidR="00114D2F">
        <w:t>house</w:t>
      </w:r>
      <w:r w:rsidR="00026F1C">
        <w:t xml:space="preserve"> move</w:t>
      </w:r>
      <w:r w:rsidR="001C019D">
        <w:t xml:space="preserve"> </w:t>
      </w:r>
      <w:r w:rsidR="00F5516D">
        <w:t>(1). Volunteer</w:t>
      </w:r>
      <w:r w:rsidR="00114D2F">
        <w:t>s</w:t>
      </w:r>
      <w:r w:rsidR="00676CC6">
        <w:t>’</w:t>
      </w:r>
      <w:r w:rsidR="00F5516D">
        <w:t xml:space="preserve"> age</w:t>
      </w:r>
      <w:r w:rsidR="00114D2F">
        <w:t>s</w:t>
      </w:r>
      <w:r w:rsidR="00F5516D">
        <w:t xml:space="preserve"> range</w:t>
      </w:r>
      <w:r w:rsidR="00114D2F">
        <w:t>d</w:t>
      </w:r>
      <w:r w:rsidR="00F5516D">
        <w:t xml:space="preserve"> from 17 to 66 years</w:t>
      </w:r>
      <w:r w:rsidR="00114D2F">
        <w:t>, h</w:t>
      </w:r>
      <w:r w:rsidR="00F5516D">
        <w:t xml:space="preserve">alf were students and 75% had previous volunteering experience. </w:t>
      </w:r>
      <w:r w:rsidR="00D21DC4">
        <w:t xml:space="preserve">Overall, </w:t>
      </w:r>
      <w:r w:rsidR="00D21DC4">
        <w:rPr>
          <w:lang w:eastAsia="en-US"/>
        </w:rPr>
        <w:t xml:space="preserve">volunteers felt </w:t>
      </w:r>
      <w:r w:rsidR="0021786D">
        <w:rPr>
          <w:lang w:eastAsia="en-US"/>
        </w:rPr>
        <w:t>that the training programme was good, and they were well-</w:t>
      </w:r>
      <w:r w:rsidR="00D21DC4">
        <w:rPr>
          <w:lang w:eastAsia="en-US"/>
        </w:rPr>
        <w:t>prepared for their role. This was</w:t>
      </w:r>
      <w:r w:rsidR="0021786D">
        <w:rPr>
          <w:lang w:eastAsia="en-US"/>
        </w:rPr>
        <w:t xml:space="preserve"> also</w:t>
      </w:r>
      <w:r w:rsidR="00D21DC4">
        <w:rPr>
          <w:lang w:eastAsia="en-US"/>
        </w:rPr>
        <w:t xml:space="preserve"> reflected in the confidence that patients and staff members had in them. </w:t>
      </w:r>
    </w:p>
    <w:p w14:paraId="36DAF97F" w14:textId="6188811E" w:rsidR="00D21DC4" w:rsidRDefault="00D21DC4" w:rsidP="00D21DC4">
      <w:pPr>
        <w:spacing w:line="360" w:lineRule="auto"/>
        <w:ind w:left="720"/>
        <w:rPr>
          <w:i/>
        </w:rPr>
      </w:pPr>
      <w:r>
        <w:rPr>
          <w:i/>
        </w:rPr>
        <w:t>I would say the t</w:t>
      </w:r>
      <w:r w:rsidRPr="00ED1B2B">
        <w:rPr>
          <w:i/>
        </w:rPr>
        <w:t xml:space="preserve">raining </w:t>
      </w:r>
      <w:r>
        <w:rPr>
          <w:i/>
        </w:rPr>
        <w:t>p</w:t>
      </w:r>
      <w:r w:rsidRPr="00ED1B2B">
        <w:rPr>
          <w:i/>
        </w:rPr>
        <w:t xml:space="preserve">rogramme was quite thorough because I had at least </w:t>
      </w:r>
      <w:r w:rsidR="00BC6110">
        <w:rPr>
          <w:i/>
        </w:rPr>
        <w:t xml:space="preserve">three </w:t>
      </w:r>
      <w:r w:rsidRPr="00ED1B2B">
        <w:rPr>
          <w:i/>
        </w:rPr>
        <w:t xml:space="preserve">or </w:t>
      </w:r>
      <w:r w:rsidR="00BC6110">
        <w:rPr>
          <w:i/>
        </w:rPr>
        <w:t>four</w:t>
      </w:r>
      <w:r w:rsidRPr="00ED1B2B">
        <w:rPr>
          <w:i/>
        </w:rPr>
        <w:t xml:space="preserve"> training</w:t>
      </w:r>
      <w:r w:rsidR="006507DB">
        <w:rPr>
          <w:i/>
        </w:rPr>
        <w:t xml:space="preserve"> </w:t>
      </w:r>
      <w:r w:rsidR="00C03A91" w:rsidRPr="00ED1B2B">
        <w:rPr>
          <w:i/>
        </w:rPr>
        <w:t>sessions,</w:t>
      </w:r>
      <w:r w:rsidRPr="00ED1B2B">
        <w:rPr>
          <w:i/>
        </w:rPr>
        <w:t xml:space="preserve"> so I could get used to as </w:t>
      </w:r>
      <w:r w:rsidR="00C03A91" w:rsidRPr="00ED1B2B">
        <w:rPr>
          <w:i/>
        </w:rPr>
        <w:t>many kinds of</w:t>
      </w:r>
      <w:r w:rsidRPr="00ED1B2B">
        <w:rPr>
          <w:i/>
        </w:rPr>
        <w:t xml:space="preserve"> scenarios I may be presented with.  And I think that was really useful because it’s quite easy to forget </w:t>
      </w:r>
      <w:r w:rsidR="00343713" w:rsidRPr="00ED1B2B">
        <w:rPr>
          <w:i/>
        </w:rPr>
        <w:t>things but</w:t>
      </w:r>
      <w:r w:rsidRPr="00ED1B2B">
        <w:rPr>
          <w:i/>
        </w:rPr>
        <w:t xml:space="preserve"> doing the training over and over again helped to cement things in my head</w:t>
      </w:r>
      <w:r w:rsidR="0037534B">
        <w:rPr>
          <w:i/>
        </w:rPr>
        <w:t>.</w:t>
      </w:r>
      <w:r>
        <w:rPr>
          <w:i/>
        </w:rPr>
        <w:t xml:space="preserve"> (Volunteer </w:t>
      </w:r>
      <w:r w:rsidR="006507DB">
        <w:rPr>
          <w:i/>
        </w:rPr>
        <w:t>A</w:t>
      </w:r>
      <w:r>
        <w:rPr>
          <w:i/>
        </w:rPr>
        <w:t>)</w:t>
      </w:r>
    </w:p>
    <w:p w14:paraId="4CCE57E8" w14:textId="6A0A8BBD" w:rsidR="00D20264" w:rsidRPr="00D20264" w:rsidRDefault="00D20264" w:rsidP="00D20264">
      <w:pPr>
        <w:spacing w:line="360" w:lineRule="auto"/>
        <w:rPr>
          <w:iCs/>
        </w:rPr>
      </w:pPr>
      <w:r w:rsidRPr="00D20264">
        <w:rPr>
          <w:iCs/>
        </w:rPr>
        <w:t xml:space="preserve">One patient commented: </w:t>
      </w:r>
    </w:p>
    <w:p w14:paraId="48161D12" w14:textId="77777777" w:rsidR="00153BE4" w:rsidRPr="005F48E1" w:rsidRDefault="00F55A01" w:rsidP="005F48E1">
      <w:pPr>
        <w:spacing w:line="360" w:lineRule="auto"/>
        <w:ind w:left="720"/>
        <w:rPr>
          <w:i/>
          <w:iCs/>
        </w:rPr>
      </w:pPr>
      <w:r w:rsidRPr="005F48E1">
        <w:rPr>
          <w:i/>
          <w:iCs/>
        </w:rPr>
        <w:t>It</w:t>
      </w:r>
      <w:r w:rsidR="00EE6F1E" w:rsidRPr="005F48E1">
        <w:rPr>
          <w:i/>
          <w:iCs/>
        </w:rPr>
        <w:t xml:space="preserve"> i</w:t>
      </w:r>
      <w:r w:rsidRPr="005F48E1">
        <w:rPr>
          <w:i/>
          <w:iCs/>
        </w:rPr>
        <w:t xml:space="preserve">s done with people who really know what they are doing, what to suggest, and what exercises you need to do in order to improve your mobility. (Patient </w:t>
      </w:r>
      <w:r w:rsidR="00D20264" w:rsidRPr="005F48E1">
        <w:rPr>
          <w:i/>
          <w:iCs/>
        </w:rPr>
        <w:t>B</w:t>
      </w:r>
      <w:r w:rsidRPr="005F48E1">
        <w:rPr>
          <w:i/>
          <w:iCs/>
        </w:rPr>
        <w:t>)</w:t>
      </w:r>
    </w:p>
    <w:p w14:paraId="4A3B4831" w14:textId="6B9B83A4" w:rsidR="00907F0F" w:rsidRPr="00E752D6" w:rsidRDefault="00907F0F" w:rsidP="00E752D6">
      <w:pPr>
        <w:rPr>
          <w:b/>
          <w:bCs/>
        </w:rPr>
      </w:pPr>
      <w:r w:rsidRPr="00E752D6">
        <w:rPr>
          <w:b/>
          <w:bCs/>
        </w:rPr>
        <w:t>Feasibility of the intervention</w:t>
      </w:r>
    </w:p>
    <w:p w14:paraId="63239C00" w14:textId="3EA6C62E" w:rsidR="00993338" w:rsidRDefault="001622ED" w:rsidP="00907F0F">
      <w:pPr>
        <w:spacing w:line="360" w:lineRule="auto"/>
      </w:pPr>
      <w:r>
        <w:t xml:space="preserve">Participants in the baseline and intervention phases were similar in characteristics including age, functional status, cognition and frailty markers (Table </w:t>
      </w:r>
      <w:r w:rsidR="0073795B">
        <w:t>1</w:t>
      </w:r>
      <w:r>
        <w:t xml:space="preserve">). </w:t>
      </w:r>
      <w:r w:rsidR="00BC6110">
        <w:t>F</w:t>
      </w:r>
      <w:r w:rsidR="007E4A3A">
        <w:t>i</w:t>
      </w:r>
      <w:r w:rsidR="00BC6110">
        <w:t>fty</w:t>
      </w:r>
      <w:r w:rsidR="003A740C">
        <w:t xml:space="preserve"> </w:t>
      </w:r>
      <w:r w:rsidR="007E4A3A">
        <w:t>baseline</w:t>
      </w:r>
      <w:r w:rsidR="00472CA7">
        <w:t xml:space="preserve"> </w:t>
      </w:r>
      <w:r w:rsidR="003A740C">
        <w:t xml:space="preserve">participants (mean age 87 years, SD 4.6) </w:t>
      </w:r>
      <w:r w:rsidR="00472CA7">
        <w:t>with</w:t>
      </w:r>
      <w:r w:rsidR="00B23099">
        <w:t xml:space="preserve"> a median B</w:t>
      </w:r>
      <w:r w:rsidR="00BC6110">
        <w:t>a</w:t>
      </w:r>
      <w:r w:rsidR="00B23099">
        <w:t>rthel Index of 77 (IQR 54-90) and a MMSE of 25.5 (IQR 22-27)</w:t>
      </w:r>
      <w:r w:rsidR="007A5E9B">
        <w:t xml:space="preserve"> were recruited</w:t>
      </w:r>
      <w:r w:rsidR="00B23099">
        <w:t xml:space="preserve">. </w:t>
      </w:r>
      <w:r w:rsidR="00707742">
        <w:t>50 participants (mean age</w:t>
      </w:r>
      <w:r w:rsidR="00F62FD5">
        <w:t xml:space="preserve"> 86 years, SD 5.1</w:t>
      </w:r>
      <w:r w:rsidR="00707742">
        <w:t>)</w:t>
      </w:r>
      <w:r w:rsidR="00B23099">
        <w:t xml:space="preserve"> with a median Barthel Index of </w:t>
      </w:r>
      <w:r w:rsidR="00DD7C65">
        <w:t xml:space="preserve">80 (IQR 58-92) </w:t>
      </w:r>
      <w:r w:rsidR="00B23099">
        <w:t xml:space="preserve">and a median MMSE of </w:t>
      </w:r>
      <w:r w:rsidR="00DD7C65">
        <w:t>26 (22-28)</w:t>
      </w:r>
      <w:r w:rsidR="00707742">
        <w:t xml:space="preserve"> receive</w:t>
      </w:r>
      <w:r w:rsidR="00EF443D">
        <w:t>d</w:t>
      </w:r>
      <w:r w:rsidR="00707742">
        <w:t xml:space="preserve"> the volunteer-led intervention. </w:t>
      </w:r>
      <w:r w:rsidR="00F62FD5">
        <w:t>310</w:t>
      </w:r>
      <w:r w:rsidR="00707742">
        <w:t xml:space="preserve"> PA sessions were offered and </w:t>
      </w:r>
      <w:r w:rsidR="00F62FD5">
        <w:t>230 (74%) were completed</w:t>
      </w:r>
      <w:r w:rsidR="00707742">
        <w:t xml:space="preserve">. The reasons for </w:t>
      </w:r>
      <w:r w:rsidR="00687058">
        <w:t>non-</w:t>
      </w:r>
      <w:r w:rsidR="000E2D0F">
        <w:t xml:space="preserve">completion of </w:t>
      </w:r>
      <w:r w:rsidR="007E4A3A">
        <w:t>PA</w:t>
      </w:r>
      <w:r w:rsidR="000E2D0F">
        <w:t xml:space="preserve"> session</w:t>
      </w:r>
      <w:r w:rsidR="00865749">
        <w:t xml:space="preserve"> </w:t>
      </w:r>
      <w:r w:rsidR="002A6F70">
        <w:t>include</w:t>
      </w:r>
      <w:r w:rsidR="00217A2D">
        <w:t>d</w:t>
      </w:r>
      <w:r w:rsidR="002A6F70">
        <w:t xml:space="preserve"> </w:t>
      </w:r>
      <w:r w:rsidR="000E2D0F">
        <w:t>clinical reasons such as patients receiving nursing care or away for imaging or other treatment (</w:t>
      </w:r>
      <w:r w:rsidR="00F62FD5">
        <w:t>20%), tiredness (19%), no reason given (19%) and feeling unwell (18%).</w:t>
      </w:r>
      <w:r w:rsidR="00687058">
        <w:t xml:space="preserve"> </w:t>
      </w:r>
    </w:p>
    <w:p w14:paraId="35A2A3AB" w14:textId="35B6AE66" w:rsidR="00907F0F" w:rsidRPr="00E752D6" w:rsidRDefault="00907F0F" w:rsidP="00E752D6">
      <w:pPr>
        <w:rPr>
          <w:b/>
          <w:bCs/>
        </w:rPr>
      </w:pPr>
      <w:r w:rsidRPr="00E752D6">
        <w:rPr>
          <w:b/>
          <w:bCs/>
        </w:rPr>
        <w:t>Acceptability of the intervention</w:t>
      </w:r>
    </w:p>
    <w:p w14:paraId="68249845" w14:textId="1F0DB312" w:rsidR="00A416F3" w:rsidRDefault="00F07327" w:rsidP="00820143">
      <w:pPr>
        <w:spacing w:line="360" w:lineRule="auto"/>
      </w:pPr>
      <w:r>
        <w:t>Six patients</w:t>
      </w:r>
      <w:r w:rsidR="00660E4F">
        <w:t xml:space="preserve"> (age</w:t>
      </w:r>
      <w:r w:rsidR="00963692">
        <w:t>d</w:t>
      </w:r>
      <w:r w:rsidR="00660E4F">
        <w:t xml:space="preserve"> 82 – 94 years</w:t>
      </w:r>
      <w:r w:rsidR="00820143">
        <w:t>; three males</w:t>
      </w:r>
      <w:r w:rsidR="00660E4F">
        <w:t>)</w:t>
      </w:r>
      <w:r>
        <w:t>, six volunteers</w:t>
      </w:r>
      <w:r w:rsidR="00660E4F">
        <w:t xml:space="preserve"> (age</w:t>
      </w:r>
      <w:r w:rsidR="00963692">
        <w:t>d</w:t>
      </w:r>
      <w:r w:rsidR="00660E4F">
        <w:t xml:space="preserve"> 17 – 62 years</w:t>
      </w:r>
      <w:r w:rsidR="00820143">
        <w:t>; two males</w:t>
      </w:r>
      <w:r w:rsidR="00660E4F">
        <w:t>)</w:t>
      </w:r>
      <w:r>
        <w:t>, seven therapists</w:t>
      </w:r>
      <w:r w:rsidR="00660E4F">
        <w:t xml:space="preserve"> (band 3 -7</w:t>
      </w:r>
      <w:r w:rsidR="00913833">
        <w:t>; all female</w:t>
      </w:r>
      <w:r w:rsidR="00660E4F">
        <w:t>)</w:t>
      </w:r>
      <w:r>
        <w:t xml:space="preserve"> and six nurses</w:t>
      </w:r>
      <w:r w:rsidR="00660E4F">
        <w:t xml:space="preserve"> (student – band 8</w:t>
      </w:r>
      <w:r w:rsidR="00913833">
        <w:t>; four females)</w:t>
      </w:r>
      <w:r w:rsidR="00660E4F">
        <w:t xml:space="preserve"> were interviewed</w:t>
      </w:r>
      <w:r w:rsidR="007E4A3A">
        <w:t>.</w:t>
      </w:r>
      <w:r w:rsidR="00660E4F">
        <w:t xml:space="preserve"> </w:t>
      </w:r>
      <w:r w:rsidR="00820143">
        <w:t xml:space="preserve">Results are presented </w:t>
      </w:r>
      <w:r w:rsidR="000F1FB7">
        <w:t>under four main emergent themes</w:t>
      </w:r>
      <w:r w:rsidR="00AD21A5">
        <w:t>:</w:t>
      </w:r>
      <w:r w:rsidR="000F1FB7">
        <w:t xml:space="preserve"> </w:t>
      </w:r>
      <w:r w:rsidR="00B96475">
        <w:t>r</w:t>
      </w:r>
      <w:r w:rsidR="000F1FB7">
        <w:t>ecognising the importance of physical activity, appreciating the value of volunteers, developing a shared commitment to the intervention</w:t>
      </w:r>
      <w:r w:rsidR="008C25EF">
        <w:t>,</w:t>
      </w:r>
      <w:r w:rsidR="000F1FB7">
        <w:t xml:space="preserve"> and facilitators and barriers to the intervention.</w:t>
      </w:r>
    </w:p>
    <w:p w14:paraId="472C5CF3" w14:textId="6E7D544D" w:rsidR="00E752D6" w:rsidRPr="00732E41" w:rsidRDefault="00E752D6" w:rsidP="00FC27B5">
      <w:pPr>
        <w:spacing w:line="360" w:lineRule="auto"/>
        <w:rPr>
          <w:b/>
          <w:bCs/>
        </w:rPr>
      </w:pPr>
      <w:r w:rsidRPr="00732E41">
        <w:rPr>
          <w:b/>
          <w:bCs/>
        </w:rPr>
        <w:t xml:space="preserve">Recognising the importance of </w:t>
      </w:r>
      <w:r w:rsidR="000F1FB7" w:rsidRPr="00732E41">
        <w:rPr>
          <w:b/>
          <w:bCs/>
        </w:rPr>
        <w:t>physical activity</w:t>
      </w:r>
    </w:p>
    <w:p w14:paraId="1BBE15A6" w14:textId="136603FF" w:rsidR="003E179A" w:rsidRDefault="00E752D6" w:rsidP="00E752D6">
      <w:pPr>
        <w:spacing w:line="360" w:lineRule="auto"/>
      </w:pPr>
      <w:r>
        <w:t xml:space="preserve">Nurses and therapists were aware of the adverse effects of physical inactivity and appreciated the </w:t>
      </w:r>
      <w:r w:rsidR="000F1FB7">
        <w:t xml:space="preserve">potential </w:t>
      </w:r>
      <w:r>
        <w:t>benefits of the intervention</w:t>
      </w:r>
      <w:r w:rsidR="000F1FB7">
        <w:t xml:space="preserve"> in encouraging maintenance of </w:t>
      </w:r>
      <w:r w:rsidR="00BC6110">
        <w:t>PA</w:t>
      </w:r>
      <w:r w:rsidR="000F1FB7">
        <w:t xml:space="preserve"> levels and preventing functional decline</w:t>
      </w:r>
      <w:r>
        <w:t>. Patients and volunteers also showed understanding of the importance of being physically active.</w:t>
      </w:r>
    </w:p>
    <w:p w14:paraId="5BBBC3A7" w14:textId="25A9BF74" w:rsidR="003E179A" w:rsidRPr="003E179A" w:rsidRDefault="000F1FB7" w:rsidP="003E179A">
      <w:pPr>
        <w:spacing w:line="360" w:lineRule="auto"/>
        <w:ind w:left="720"/>
        <w:rPr>
          <w:i/>
          <w:iCs/>
        </w:rPr>
      </w:pPr>
      <w:r>
        <w:rPr>
          <w:i/>
          <w:iCs/>
        </w:rPr>
        <w:t>‘</w:t>
      </w:r>
      <w:r w:rsidR="003E179A" w:rsidRPr="003E179A">
        <w:rPr>
          <w:i/>
          <w:iCs/>
        </w:rPr>
        <w:t xml:space="preserve">I think it’s a matter of keeping the body mobile which is the important thing. I’ve been in hospital now </w:t>
      </w:r>
      <w:r w:rsidR="00676CC6">
        <w:rPr>
          <w:i/>
          <w:iCs/>
        </w:rPr>
        <w:t>six</w:t>
      </w:r>
      <w:r w:rsidR="003E179A" w:rsidRPr="003E179A">
        <w:rPr>
          <w:i/>
          <w:iCs/>
        </w:rPr>
        <w:t xml:space="preserve"> times with pneumonia and fortunately, and luckily for me, I’m physically fit I can get out of bed every day. Yeah, so to get somebody mobile I think is half the way to getting them better</w:t>
      </w:r>
      <w:r>
        <w:rPr>
          <w:i/>
          <w:iCs/>
        </w:rPr>
        <w:t>’</w:t>
      </w:r>
      <w:r w:rsidR="006507DB">
        <w:rPr>
          <w:i/>
          <w:iCs/>
        </w:rPr>
        <w:t>.</w:t>
      </w:r>
      <w:r w:rsidR="003E179A" w:rsidRPr="003E179A">
        <w:rPr>
          <w:i/>
          <w:iCs/>
        </w:rPr>
        <w:t xml:space="preserve"> </w:t>
      </w:r>
      <w:r w:rsidR="003E179A" w:rsidRPr="003E179A">
        <w:rPr>
          <w:b/>
          <w:bCs/>
          <w:i/>
          <w:iCs/>
        </w:rPr>
        <w:t>(P</w:t>
      </w:r>
      <w:r>
        <w:rPr>
          <w:b/>
          <w:bCs/>
          <w:i/>
          <w:iCs/>
        </w:rPr>
        <w:t>atient</w:t>
      </w:r>
      <w:r w:rsidR="00153BE4">
        <w:rPr>
          <w:b/>
          <w:bCs/>
          <w:i/>
          <w:iCs/>
        </w:rPr>
        <w:t xml:space="preserve"> </w:t>
      </w:r>
      <w:r w:rsidR="00D20264">
        <w:rPr>
          <w:b/>
          <w:bCs/>
          <w:i/>
          <w:iCs/>
        </w:rPr>
        <w:t>C</w:t>
      </w:r>
      <w:r w:rsidR="003E179A" w:rsidRPr="003E179A">
        <w:rPr>
          <w:b/>
          <w:bCs/>
          <w:i/>
          <w:iCs/>
        </w:rPr>
        <w:t>)</w:t>
      </w:r>
    </w:p>
    <w:p w14:paraId="71FE9D79" w14:textId="453D994D" w:rsidR="00E752D6" w:rsidRDefault="00570E54" w:rsidP="00E752D6">
      <w:pPr>
        <w:spacing w:line="360" w:lineRule="auto"/>
      </w:pPr>
      <w:r>
        <w:t>A</w:t>
      </w:r>
      <w:r w:rsidR="00E752D6">
        <w:t xml:space="preserve">ll four key stakeholders </w:t>
      </w:r>
      <w:r>
        <w:t xml:space="preserve">demonstrated coherence </w:t>
      </w:r>
      <w:r w:rsidR="00CB41A6">
        <w:t>in</w:t>
      </w:r>
      <w:r w:rsidR="00E752D6">
        <w:t xml:space="preserve"> the relevance of implementing the volunteer-led PA </w:t>
      </w:r>
      <w:r w:rsidR="00BC6110">
        <w:t>intervention</w:t>
      </w:r>
      <w:r w:rsidR="00E752D6">
        <w:t xml:space="preserve">. One </w:t>
      </w:r>
      <w:r w:rsidR="00676CC6">
        <w:t>staff member highlighted</w:t>
      </w:r>
      <w:r w:rsidR="00E752D6">
        <w:t>:</w:t>
      </w:r>
    </w:p>
    <w:p w14:paraId="6898EFBA" w14:textId="7C229C47" w:rsidR="00676CC6" w:rsidRDefault="00676CC6" w:rsidP="00676CC6">
      <w:pPr>
        <w:spacing w:line="360" w:lineRule="auto"/>
        <w:ind w:left="720"/>
        <w:rPr>
          <w:b/>
          <w:bCs/>
        </w:rPr>
      </w:pPr>
      <w:r w:rsidRPr="00D27E00">
        <w:rPr>
          <w:i/>
          <w:iCs/>
        </w:rPr>
        <w:t>I think having the mobility volunteer intervention come up has been a very good idea. There are loads of people would benefit from it. It’s a very</w:t>
      </w:r>
      <w:r>
        <w:rPr>
          <w:i/>
          <w:iCs/>
        </w:rPr>
        <w:t xml:space="preserve"> </w:t>
      </w:r>
      <w:r w:rsidRPr="00D27E00">
        <w:rPr>
          <w:i/>
          <w:iCs/>
        </w:rPr>
        <w:t>good study and, if it can be rolled out to everybody that is appropriate, it would be good</w:t>
      </w:r>
      <w:r>
        <w:rPr>
          <w:i/>
          <w:iCs/>
        </w:rPr>
        <w:t>. (</w:t>
      </w:r>
      <w:r w:rsidRPr="00676CC6">
        <w:rPr>
          <w:b/>
          <w:bCs/>
          <w:i/>
          <w:iCs/>
        </w:rPr>
        <w:t xml:space="preserve">Therapist </w:t>
      </w:r>
      <w:r w:rsidR="00D20264">
        <w:rPr>
          <w:b/>
          <w:bCs/>
          <w:i/>
          <w:iCs/>
        </w:rPr>
        <w:t>D</w:t>
      </w:r>
      <w:r>
        <w:rPr>
          <w:i/>
          <w:iCs/>
        </w:rPr>
        <w:t>)</w:t>
      </w:r>
    </w:p>
    <w:p w14:paraId="585CB37F" w14:textId="015A97EF" w:rsidR="008D3601" w:rsidRDefault="000F1FB7" w:rsidP="00FC27B5">
      <w:pPr>
        <w:spacing w:line="360" w:lineRule="auto"/>
        <w:rPr>
          <w:b/>
          <w:bCs/>
        </w:rPr>
      </w:pPr>
      <w:r>
        <w:rPr>
          <w:b/>
          <w:bCs/>
        </w:rPr>
        <w:t>Appreciating t</w:t>
      </w:r>
      <w:r w:rsidR="008D3601" w:rsidRPr="00E752D6">
        <w:rPr>
          <w:b/>
          <w:bCs/>
        </w:rPr>
        <w:t xml:space="preserve">he </w:t>
      </w:r>
      <w:r w:rsidR="00E752D6" w:rsidRPr="00E752D6">
        <w:rPr>
          <w:b/>
          <w:bCs/>
        </w:rPr>
        <w:t xml:space="preserve">value of volunteers </w:t>
      </w:r>
    </w:p>
    <w:p w14:paraId="6BEE8386" w14:textId="054697D3" w:rsidR="00D21DC4" w:rsidRDefault="00CB41A6" w:rsidP="00D21DC4">
      <w:pPr>
        <w:spacing w:line="360" w:lineRule="auto"/>
      </w:pPr>
      <w:r>
        <w:t>S</w:t>
      </w:r>
      <w:r w:rsidR="00D21DC4">
        <w:t xml:space="preserve">taff members </w:t>
      </w:r>
      <w:r>
        <w:t>expressed</w:t>
      </w:r>
      <w:r w:rsidR="00D21DC4">
        <w:t xml:space="preserve"> their appreciation </w:t>
      </w:r>
      <w:r>
        <w:t>of the mobility volunteers</w:t>
      </w:r>
      <w:r w:rsidR="00D21DC4">
        <w:t xml:space="preserve">. </w:t>
      </w:r>
      <w:r>
        <w:t>They</w:t>
      </w:r>
      <w:r w:rsidR="00D21DC4">
        <w:t xml:space="preserve"> acknowledged </w:t>
      </w:r>
      <w:r w:rsidR="00676CC6">
        <w:t xml:space="preserve">the challenges they face with </w:t>
      </w:r>
      <w:r w:rsidR="007E4A3A">
        <w:t>limited</w:t>
      </w:r>
      <w:r w:rsidR="00676CC6">
        <w:t xml:space="preserve"> staffing and time to </w:t>
      </w:r>
      <w:r>
        <w:t>promote increased mobility</w:t>
      </w:r>
      <w:r w:rsidR="00732E41">
        <w:t xml:space="preserve"> and valued the time offered by volunteers to support them in that role</w:t>
      </w:r>
      <w:r w:rsidR="00676CC6">
        <w:t>.</w:t>
      </w:r>
      <w:r>
        <w:t xml:space="preserve"> </w:t>
      </w:r>
      <w:r w:rsidR="00732E41">
        <w:t>V</w:t>
      </w:r>
      <w:r w:rsidR="00676CC6">
        <w:t xml:space="preserve">olunteers were </w:t>
      </w:r>
      <w:r w:rsidR="00732E41">
        <w:t>viewed as part of ‘</w:t>
      </w:r>
      <w:r w:rsidR="00676CC6">
        <w:t xml:space="preserve">the </w:t>
      </w:r>
      <w:r>
        <w:t>team</w:t>
      </w:r>
      <w:r w:rsidR="00732E41">
        <w:t>’</w:t>
      </w:r>
      <w:r>
        <w:t xml:space="preserve"> and </w:t>
      </w:r>
      <w:r w:rsidR="00732E41">
        <w:t>were</w:t>
      </w:r>
      <w:r>
        <w:t xml:space="preserve"> </w:t>
      </w:r>
      <w:r w:rsidR="00732E41">
        <w:t xml:space="preserve">well </w:t>
      </w:r>
      <w:r>
        <w:t>support</w:t>
      </w:r>
      <w:r w:rsidR="00732E41">
        <w:t>ed</w:t>
      </w:r>
      <w:r>
        <w:t xml:space="preserve"> </w:t>
      </w:r>
      <w:r w:rsidR="00732E41">
        <w:t xml:space="preserve">by staff members on </w:t>
      </w:r>
      <w:r>
        <w:t xml:space="preserve">the wards. </w:t>
      </w:r>
    </w:p>
    <w:p w14:paraId="58CFC021" w14:textId="2539E6F2" w:rsidR="00D21DC4" w:rsidRDefault="00D21DC4" w:rsidP="00D21DC4">
      <w:pPr>
        <w:spacing w:line="360" w:lineRule="auto"/>
        <w:ind w:left="720"/>
        <w:rPr>
          <w:b/>
          <w:bCs/>
        </w:rPr>
      </w:pPr>
      <w:r w:rsidRPr="00AA201C">
        <w:rPr>
          <w:i/>
          <w:iCs/>
        </w:rPr>
        <w:t>I consider them as part of the team.  They’re an asset to the team.  Anyone who comes in and provides that extra bit of service, it’s a good thing</w:t>
      </w:r>
      <w:r w:rsidR="006507DB">
        <w:rPr>
          <w:i/>
          <w:iCs/>
        </w:rPr>
        <w:t xml:space="preserve">…. </w:t>
      </w:r>
      <w:r w:rsidR="006507DB" w:rsidRPr="00202D64">
        <w:rPr>
          <w:i/>
          <w:iCs/>
        </w:rPr>
        <w:t>Like I said, talking about time before, we should have time</w:t>
      </w:r>
      <w:r w:rsidR="00E67B4C" w:rsidRPr="00202D64">
        <w:rPr>
          <w:i/>
          <w:iCs/>
        </w:rPr>
        <w:t>,</w:t>
      </w:r>
      <w:r w:rsidR="006507DB" w:rsidRPr="00202D64">
        <w:rPr>
          <w:i/>
          <w:iCs/>
        </w:rPr>
        <w:t xml:space="preserve"> but we haven’t</w:t>
      </w:r>
      <w:r w:rsidR="00EE6F1E">
        <w:rPr>
          <w:i/>
          <w:iCs/>
        </w:rPr>
        <w:t>,</w:t>
      </w:r>
      <w:r w:rsidR="006507DB" w:rsidRPr="00202D64">
        <w:rPr>
          <w:i/>
          <w:iCs/>
        </w:rPr>
        <w:t xml:space="preserve"> and that’s the role they’ve been playing</w:t>
      </w:r>
      <w:r w:rsidR="00EE6F1E">
        <w:rPr>
          <w:i/>
          <w:iCs/>
        </w:rPr>
        <w:t>,</w:t>
      </w:r>
      <w:r w:rsidR="006507DB" w:rsidRPr="00202D64">
        <w:rPr>
          <w:i/>
          <w:iCs/>
        </w:rPr>
        <w:t xml:space="preserve"> which is a very vital support role to us</w:t>
      </w:r>
      <w:r w:rsidR="00BC6110" w:rsidRPr="00202D64">
        <w:rPr>
          <w:i/>
          <w:iCs/>
        </w:rPr>
        <w:t>.</w:t>
      </w:r>
      <w:r>
        <w:rPr>
          <w:i/>
          <w:iCs/>
        </w:rPr>
        <w:t xml:space="preserve"> (</w:t>
      </w:r>
      <w:r w:rsidRPr="006507DB">
        <w:rPr>
          <w:b/>
          <w:bCs/>
          <w:i/>
          <w:iCs/>
        </w:rPr>
        <w:t xml:space="preserve">Nurse </w:t>
      </w:r>
      <w:r w:rsidR="00D20264">
        <w:rPr>
          <w:b/>
          <w:bCs/>
          <w:i/>
          <w:iCs/>
        </w:rPr>
        <w:t>E</w:t>
      </w:r>
      <w:r>
        <w:rPr>
          <w:i/>
          <w:iCs/>
        </w:rPr>
        <w:t>)</w:t>
      </w:r>
    </w:p>
    <w:p w14:paraId="03E53E5D" w14:textId="5A2C4295" w:rsidR="00E752D6" w:rsidRDefault="000F1FB7" w:rsidP="00FC27B5">
      <w:pPr>
        <w:spacing w:line="360" w:lineRule="auto"/>
        <w:rPr>
          <w:b/>
          <w:bCs/>
        </w:rPr>
      </w:pPr>
      <w:r>
        <w:rPr>
          <w:b/>
          <w:bCs/>
        </w:rPr>
        <w:t>Developing a s</w:t>
      </w:r>
      <w:r w:rsidR="00E752D6">
        <w:rPr>
          <w:b/>
          <w:bCs/>
        </w:rPr>
        <w:t xml:space="preserve">hared commitment </w:t>
      </w:r>
      <w:r>
        <w:rPr>
          <w:b/>
          <w:bCs/>
        </w:rPr>
        <w:t>to the intervention</w:t>
      </w:r>
    </w:p>
    <w:p w14:paraId="544F9264" w14:textId="5AD85C56" w:rsidR="001366BA" w:rsidRDefault="00E752D6" w:rsidP="00E752D6">
      <w:pPr>
        <w:spacing w:line="360" w:lineRule="auto"/>
      </w:pPr>
      <w:r>
        <w:t xml:space="preserve">Patients, volunteers, and healthcare professionals all demonstrated commitment to engage </w:t>
      </w:r>
      <w:r w:rsidR="009E39A9">
        <w:t xml:space="preserve">with </w:t>
      </w:r>
      <w:r>
        <w:t>and contribute to the intervention.  Volunteers were motivated in their role and committed to ensuring that the intervention was delivered safely.</w:t>
      </w:r>
      <w:r w:rsidR="001366BA">
        <w:t xml:space="preserve"> Volunteers shared their reasons for engaging as mobil</w:t>
      </w:r>
      <w:r w:rsidR="00D56702">
        <w:t>i</w:t>
      </w:r>
      <w:r w:rsidR="001366BA">
        <w:t>ty volunteers and one commented:</w:t>
      </w:r>
    </w:p>
    <w:p w14:paraId="77CFA56A" w14:textId="395DA11D" w:rsidR="001366BA" w:rsidRPr="00D56702" w:rsidRDefault="001366BA" w:rsidP="001366BA">
      <w:pPr>
        <w:spacing w:line="360" w:lineRule="auto"/>
        <w:ind w:left="720"/>
        <w:rPr>
          <w:i/>
          <w:iCs/>
        </w:rPr>
      </w:pPr>
      <w:r w:rsidRPr="00D56702">
        <w:rPr>
          <w:i/>
          <w:iCs/>
        </w:rPr>
        <w:t xml:space="preserve">My eldest daughter was in hospital from the age of 3 to 25 here and I just felt that I wanted to give something back after the care she was given.  </w:t>
      </w:r>
      <w:r w:rsidR="00C03A91" w:rsidRPr="00D56702">
        <w:rPr>
          <w:i/>
          <w:iCs/>
        </w:rPr>
        <w:t>And,</w:t>
      </w:r>
      <w:r w:rsidRPr="00D56702">
        <w:rPr>
          <w:i/>
          <w:iCs/>
        </w:rPr>
        <w:t xml:space="preserve"> having had parents, elderly parents that have had mobility problems I understood what was needed, and I just thought I could help in that way. (</w:t>
      </w:r>
      <w:r w:rsidR="00D56702" w:rsidRPr="00D56702">
        <w:rPr>
          <w:b/>
          <w:bCs/>
          <w:i/>
          <w:iCs/>
        </w:rPr>
        <w:t xml:space="preserve">Volunteer </w:t>
      </w:r>
      <w:r w:rsidR="00D20264">
        <w:rPr>
          <w:b/>
          <w:bCs/>
          <w:i/>
          <w:iCs/>
        </w:rPr>
        <w:t>F</w:t>
      </w:r>
      <w:r w:rsidR="00D56702" w:rsidRPr="00D56702">
        <w:rPr>
          <w:i/>
          <w:iCs/>
        </w:rPr>
        <w:t>)</w:t>
      </w:r>
    </w:p>
    <w:p w14:paraId="331B2C74" w14:textId="47BDE252" w:rsidR="00E752D6" w:rsidRDefault="00E752D6" w:rsidP="00E752D6">
      <w:pPr>
        <w:spacing w:line="360" w:lineRule="auto"/>
      </w:pPr>
      <w:r>
        <w:t xml:space="preserve">Nurses and therapists felt that the intervention would benefit patients and were keen for it to be implemented into routine clinical practice. </w:t>
      </w:r>
      <w:r w:rsidR="00732E41">
        <w:t>Staff members</w:t>
      </w:r>
      <w:r>
        <w:t xml:space="preserve"> commented </w:t>
      </w:r>
      <w:r w:rsidR="00732E41">
        <w:t xml:space="preserve">that </w:t>
      </w:r>
      <w:r w:rsidR="00557C15">
        <w:t>patients were also engaged with the intervention</w:t>
      </w:r>
      <w:r>
        <w:t>:</w:t>
      </w:r>
    </w:p>
    <w:p w14:paraId="34852506" w14:textId="57FAAF26" w:rsidR="00E752D6" w:rsidRDefault="00557C15" w:rsidP="00CD191D">
      <w:pPr>
        <w:spacing w:line="360" w:lineRule="auto"/>
        <w:ind w:left="567"/>
        <w:rPr>
          <w:i/>
          <w:iCs/>
        </w:rPr>
      </w:pPr>
      <w:r w:rsidRPr="00557C15">
        <w:rPr>
          <w:i/>
          <w:iCs/>
        </w:rPr>
        <w:t xml:space="preserve">I think I’ve seen a positive aspect as well. When you are </w:t>
      </w:r>
      <w:r>
        <w:rPr>
          <w:i/>
          <w:iCs/>
        </w:rPr>
        <w:t>i</w:t>
      </w:r>
      <w:r w:rsidRPr="00557C15">
        <w:rPr>
          <w:i/>
          <w:iCs/>
        </w:rPr>
        <w:t>n the bay and one of the volunteers</w:t>
      </w:r>
      <w:r>
        <w:rPr>
          <w:i/>
          <w:iCs/>
        </w:rPr>
        <w:t xml:space="preserve"> comes in</w:t>
      </w:r>
      <w:r w:rsidRPr="00557C15">
        <w:rPr>
          <w:i/>
          <w:iCs/>
        </w:rPr>
        <w:t>, and they are mobilising and going through the exercises, other patients are trying to join in the exercises that they are going through.</w:t>
      </w:r>
      <w:r w:rsidR="00FE2B80">
        <w:rPr>
          <w:i/>
          <w:iCs/>
        </w:rPr>
        <w:t>…</w:t>
      </w:r>
      <w:r w:rsidRPr="00557C15">
        <w:rPr>
          <w:i/>
          <w:iCs/>
        </w:rPr>
        <w:t xml:space="preserve">. </w:t>
      </w:r>
      <w:r>
        <w:rPr>
          <w:i/>
          <w:iCs/>
        </w:rPr>
        <w:t>T</w:t>
      </w:r>
      <w:r w:rsidRPr="00557C15">
        <w:rPr>
          <w:i/>
          <w:iCs/>
        </w:rPr>
        <w:t>here is a lot of engagement from the</w:t>
      </w:r>
      <w:r>
        <w:rPr>
          <w:i/>
          <w:iCs/>
        </w:rPr>
        <w:t xml:space="preserve"> patients</w:t>
      </w:r>
      <w:r w:rsidRPr="00557C15">
        <w:rPr>
          <w:i/>
          <w:iCs/>
        </w:rPr>
        <w:t>, which I find really nice.</w:t>
      </w:r>
      <w:r>
        <w:rPr>
          <w:b/>
          <w:bCs/>
        </w:rPr>
        <w:t xml:space="preserve"> </w:t>
      </w:r>
      <w:r w:rsidR="00E752D6" w:rsidRPr="00656CFE">
        <w:rPr>
          <w:i/>
          <w:iCs/>
        </w:rPr>
        <w:t>(</w:t>
      </w:r>
      <w:r w:rsidR="00E752D6" w:rsidRPr="00B521C4">
        <w:rPr>
          <w:b/>
          <w:bCs/>
          <w:i/>
          <w:iCs/>
        </w:rPr>
        <w:t xml:space="preserve">Therapist </w:t>
      </w:r>
      <w:r w:rsidR="00D20264">
        <w:rPr>
          <w:b/>
          <w:bCs/>
          <w:i/>
          <w:iCs/>
        </w:rPr>
        <w:t>G</w:t>
      </w:r>
      <w:r w:rsidR="00E752D6" w:rsidRPr="00656CFE">
        <w:rPr>
          <w:i/>
          <w:iCs/>
        </w:rPr>
        <w:t>)</w:t>
      </w:r>
    </w:p>
    <w:p w14:paraId="047E0B5E" w14:textId="4A2A7D41" w:rsidR="00CD191D" w:rsidRDefault="00CD191D" w:rsidP="00CD191D">
      <w:pPr>
        <w:spacing w:line="360" w:lineRule="auto"/>
      </w:pPr>
      <w:r>
        <w:t xml:space="preserve">Volunteers also found that staff members were supportive of them on the wards. </w:t>
      </w:r>
      <w:r w:rsidR="00D50D05">
        <w:t>They showed commitment in working together to encourage patients to be more active.</w:t>
      </w:r>
    </w:p>
    <w:p w14:paraId="5B1410EF" w14:textId="471E27EF" w:rsidR="00D50D05" w:rsidRPr="00D50D05" w:rsidRDefault="00D50D05" w:rsidP="00D50D05">
      <w:pPr>
        <w:spacing w:line="360" w:lineRule="auto"/>
        <w:ind w:left="720"/>
        <w:rPr>
          <w:i/>
          <w:iCs/>
        </w:rPr>
      </w:pPr>
      <w:r w:rsidRPr="00D50D05">
        <w:rPr>
          <w:i/>
          <w:iCs/>
        </w:rPr>
        <w:t xml:space="preserve">There was one patient that was in a bed and a member of staff, I think it was a nurse, he insisted on helping get the patient out of bed and into the </w:t>
      </w:r>
      <w:r w:rsidR="00C03A91" w:rsidRPr="00D50D05">
        <w:rPr>
          <w:i/>
          <w:iCs/>
        </w:rPr>
        <w:t>chair,</w:t>
      </w:r>
      <w:r w:rsidRPr="00D50D05">
        <w:rPr>
          <w:i/>
          <w:iCs/>
        </w:rPr>
        <w:t xml:space="preserve"> so he could do the chair exercises. </w:t>
      </w:r>
      <w:r w:rsidR="00C03A91" w:rsidRPr="00D50D05">
        <w:rPr>
          <w:i/>
          <w:iCs/>
        </w:rPr>
        <w:t>Yeah,</w:t>
      </w:r>
      <w:r w:rsidRPr="00D50D05">
        <w:rPr>
          <w:i/>
          <w:iCs/>
        </w:rPr>
        <w:t xml:space="preserve"> I think they’ve been very helpful. (</w:t>
      </w:r>
      <w:r w:rsidRPr="00D50D05">
        <w:rPr>
          <w:b/>
          <w:bCs/>
          <w:i/>
          <w:iCs/>
        </w:rPr>
        <w:t xml:space="preserve">Volunteer </w:t>
      </w:r>
      <w:r w:rsidR="00D20264">
        <w:rPr>
          <w:b/>
          <w:bCs/>
          <w:i/>
          <w:iCs/>
        </w:rPr>
        <w:t>H</w:t>
      </w:r>
      <w:r w:rsidRPr="00D50D05">
        <w:rPr>
          <w:i/>
          <w:iCs/>
        </w:rPr>
        <w:t>)</w:t>
      </w:r>
    </w:p>
    <w:p w14:paraId="37EA79F6" w14:textId="77777777" w:rsidR="00E752D6" w:rsidRDefault="00E752D6" w:rsidP="00E752D6">
      <w:pPr>
        <w:spacing w:line="360" w:lineRule="auto"/>
        <w:rPr>
          <w:b/>
          <w:bCs/>
        </w:rPr>
      </w:pPr>
      <w:r>
        <w:rPr>
          <w:b/>
          <w:bCs/>
        </w:rPr>
        <w:t>Facilitators and barriers to the intervention</w:t>
      </w:r>
    </w:p>
    <w:p w14:paraId="7386D246" w14:textId="234AE808" w:rsidR="00D21DC4" w:rsidRDefault="00D21DC4" w:rsidP="00D21DC4">
      <w:pPr>
        <w:spacing w:line="360" w:lineRule="auto"/>
      </w:pPr>
      <w:r>
        <w:t xml:space="preserve">Facilitators and barriers to the intervention were identified </w:t>
      </w:r>
      <w:r w:rsidR="007E4A3A">
        <w:t>through the interviews</w:t>
      </w:r>
      <w:r>
        <w:t xml:space="preserve"> (Figure 2). </w:t>
      </w:r>
      <w:r w:rsidR="00913833">
        <w:t xml:space="preserve">They were categorised under four factors: clinical, staff, patient and volunteer factors. </w:t>
      </w:r>
      <w:r>
        <w:t>Clinical factors such as the busy clinical environment, space limitation around patient’s bed space, frequent patient transfers and physical restrictions such as urinary catheters and intravenous medications were cited as barriers to the delivery of the PA intervention. Volunteers also found the ward environment to be intimidating</w:t>
      </w:r>
      <w:r w:rsidR="00DE65A3">
        <w:t xml:space="preserve"> initially</w:t>
      </w:r>
      <w:r>
        <w:t xml:space="preserve">. However, as they became familiar with their role, it became less of a concern. Other challenges include the lack of staff awareness of the intervention and a lack of appreciation </w:t>
      </w:r>
      <w:r w:rsidR="00DE65A3">
        <w:t>demonstrated by</w:t>
      </w:r>
      <w:r>
        <w:t xml:space="preserve"> staff members</w:t>
      </w:r>
      <w:r w:rsidR="00DE65A3">
        <w:t>.</w:t>
      </w:r>
      <w:r>
        <w:t xml:space="preserve"> Important patient factors that facilitated the intervention included the perceived benefit of the intervention by patients and the positive experiences they had. Another commonly cited benefit was the social aspect of the intervention. Volunteers were viewed as non-medical personnel and were able to build rapport with patients and encourage them to mobilise or exercise. Volunteers were perceived by staff members to be competent in carrying out their role and staff members appreciated the work that they did in promoting increased PA among older inpatients.  </w:t>
      </w:r>
    </w:p>
    <w:p w14:paraId="163DC28A" w14:textId="77777777" w:rsidR="00D21DC4" w:rsidRDefault="00D21DC4" w:rsidP="00D21DC4">
      <w:pPr>
        <w:spacing w:line="360" w:lineRule="auto"/>
      </w:pPr>
      <w:r>
        <w:t>Overall, the intervention was well received by patients and staff members appreciated the work that the volunteers did in promoting increased PA among older people. One study participant reported:</w:t>
      </w:r>
    </w:p>
    <w:p w14:paraId="5A5CEC64" w14:textId="0BB4520D" w:rsidR="00D21DC4" w:rsidRDefault="00D21DC4" w:rsidP="00D21DC4">
      <w:pPr>
        <w:spacing w:line="360" w:lineRule="auto"/>
        <w:ind w:left="720"/>
        <w:rPr>
          <w:i/>
        </w:rPr>
      </w:pPr>
      <w:r w:rsidRPr="003E51C7">
        <w:rPr>
          <w:lang w:eastAsia="en-GB"/>
        </w:rPr>
        <w:t>W</w:t>
      </w:r>
      <w:r w:rsidRPr="003E51C7">
        <w:rPr>
          <w:i/>
        </w:rPr>
        <w:t>ould I have done it if he had not</w:t>
      </w:r>
      <w:r>
        <w:rPr>
          <w:i/>
        </w:rPr>
        <w:t xml:space="preserve"> have come in? I might not have done. It is having the volunteers; they encourage you to have a go. I think the more chances patients are given for activity I think they will all get well quicker.  No doubt about it.  I feel good now, and I want get home. So yeah.  I think mobility is a very important thing for everybody. </w:t>
      </w:r>
      <w:r w:rsidRPr="00B521C4">
        <w:rPr>
          <w:b/>
          <w:bCs/>
          <w:i/>
        </w:rPr>
        <w:t xml:space="preserve">(Patient </w:t>
      </w:r>
      <w:r w:rsidR="00D20264">
        <w:rPr>
          <w:b/>
          <w:bCs/>
          <w:i/>
        </w:rPr>
        <w:t>I</w:t>
      </w:r>
      <w:r>
        <w:rPr>
          <w:i/>
        </w:rPr>
        <w:t>)</w:t>
      </w:r>
    </w:p>
    <w:p w14:paraId="50115F2F" w14:textId="1FBC79B7" w:rsidR="00503BE6" w:rsidRPr="00DE65A3" w:rsidRDefault="00BE0A23" w:rsidP="00DE65A3">
      <w:pPr>
        <w:rPr>
          <w:b/>
          <w:bCs/>
        </w:rPr>
      </w:pPr>
      <w:r>
        <w:rPr>
          <w:b/>
          <w:bCs/>
        </w:rPr>
        <w:t xml:space="preserve">Secondary outcome measures </w:t>
      </w:r>
    </w:p>
    <w:p w14:paraId="72641CB3" w14:textId="6FB7DF9D" w:rsidR="00907F0F" w:rsidRDefault="00C13085" w:rsidP="00BE058B">
      <w:pPr>
        <w:spacing w:line="360" w:lineRule="auto"/>
      </w:pPr>
      <w:r>
        <w:t>Forty-two participants from the baseline phase had valid SAM recording</w:t>
      </w:r>
      <w:r w:rsidR="00BE058B">
        <w:t>s with</w:t>
      </w:r>
      <w:r w:rsidR="007A5E9B">
        <w:t xml:space="preserve"> a median daily step count of 636 (IQR 298-1468</w:t>
      </w:r>
      <w:r>
        <w:t xml:space="preserve">). </w:t>
      </w:r>
      <w:r w:rsidR="007A5E9B">
        <w:t xml:space="preserve"> </w:t>
      </w:r>
      <w:r>
        <w:t>Forty-four</w:t>
      </w:r>
      <w:r w:rsidR="007A5E9B">
        <w:t xml:space="preserve"> p</w:t>
      </w:r>
      <w:r w:rsidR="00907F0F">
        <w:t>articipants in the intervention phase had</w:t>
      </w:r>
      <w:r>
        <w:t xml:space="preserve"> valid SAM recording, with</w:t>
      </w:r>
      <w:r w:rsidR="00907F0F">
        <w:t xml:space="preserve"> a median daily step count of 912 (295-1824). The median length of stay for</w:t>
      </w:r>
      <w:r>
        <w:t xml:space="preserve"> </w:t>
      </w:r>
      <w:r w:rsidR="00F327B3">
        <w:t>baseline</w:t>
      </w:r>
      <w:r w:rsidR="00907F0F">
        <w:t xml:space="preserve"> participants</w:t>
      </w:r>
      <w:r>
        <w:t xml:space="preserve"> was 15.5 days (IQR 7 – 28), as compared to 15 days (IQR 8 -22) among those </w:t>
      </w:r>
      <w:r w:rsidR="00907F0F">
        <w:t>who received the intervention</w:t>
      </w:r>
      <w:r>
        <w:t>.</w:t>
      </w:r>
      <w:r w:rsidR="00907F0F">
        <w:t xml:space="preserve"> </w:t>
      </w:r>
      <w:r w:rsidR="007E4A3A">
        <w:t>30-day hospital readmission</w:t>
      </w:r>
      <w:r w:rsidR="00907F0F">
        <w:t xml:space="preserve"> among participants in the intervention group was slightly lower (18%) compared to the </w:t>
      </w:r>
      <w:r w:rsidR="007E4A3A">
        <w:t>baseline</w:t>
      </w:r>
      <w:r w:rsidR="00907F0F">
        <w:t xml:space="preserve"> group (30%). Importantly, no adverse events such as falls, or physical injury were reported. The cost of training a volunteer was estimated to be £313</w:t>
      </w:r>
      <w:r>
        <w:t xml:space="preserve">. </w:t>
      </w:r>
      <w:r w:rsidR="00907F0F">
        <w:t xml:space="preserve"> </w:t>
      </w:r>
    </w:p>
    <w:p w14:paraId="1757F96C" w14:textId="77777777" w:rsidR="00DD57EB" w:rsidRPr="00DE65A3" w:rsidRDefault="00DD57EB" w:rsidP="00DE65A3">
      <w:pPr>
        <w:rPr>
          <w:b/>
          <w:bCs/>
          <w:sz w:val="28"/>
          <w:szCs w:val="28"/>
        </w:rPr>
      </w:pPr>
      <w:r w:rsidRPr="00DE65A3">
        <w:rPr>
          <w:b/>
          <w:bCs/>
          <w:sz w:val="28"/>
          <w:szCs w:val="28"/>
        </w:rPr>
        <w:t xml:space="preserve">Discussion </w:t>
      </w:r>
    </w:p>
    <w:p w14:paraId="25086F8A" w14:textId="1C9635C7" w:rsidR="00DD57EB" w:rsidRDefault="00BE058B" w:rsidP="00BE058B">
      <w:pPr>
        <w:spacing w:line="360" w:lineRule="auto"/>
      </w:pPr>
      <w:r>
        <w:t>This study has demonstrated that i</w:t>
      </w:r>
      <w:r w:rsidR="00E23046">
        <w:t xml:space="preserve">t was feasible to deliver a volunteer-led mobility intervention for older inpatients including the recruitment, training and retention of volunteers. </w:t>
      </w:r>
      <w:r w:rsidR="00487452">
        <w:t xml:space="preserve">The training programme adequately prepared volunteers for their role and volunteers enjoyed working with patients in the acute setting.  </w:t>
      </w:r>
      <w:r w:rsidR="00DD57EB">
        <w:t xml:space="preserve">The intervention was </w:t>
      </w:r>
      <w:r w:rsidR="00387237">
        <w:t xml:space="preserve">highly </w:t>
      </w:r>
      <w:r w:rsidR="00DD57EB">
        <w:t xml:space="preserve">acceptable to healthcare professionals and patients. </w:t>
      </w:r>
      <w:r w:rsidR="00CD02CF">
        <w:t xml:space="preserve">Patient participants were motivated to perform the exercises and appreciated the social interaction with volunteers. </w:t>
      </w:r>
      <w:r w:rsidR="00F9023E">
        <w:t>Nurses and therapists valued the help provided by volunteers to encourage older inpatients to be more active. Volunteers were viewed as part of the team.</w:t>
      </w:r>
      <w:r w:rsidR="00CD02CF">
        <w:t xml:space="preserve"> </w:t>
      </w:r>
      <w:r w:rsidR="00F9023E">
        <w:t xml:space="preserve"> </w:t>
      </w:r>
      <w:r w:rsidR="00DD57EB">
        <w:t>Barriers and facilitators to the intervention were identified which will aid future implementation studies. There were some</w:t>
      </w:r>
      <w:r w:rsidR="00970251">
        <w:t xml:space="preserve"> encouraging trends</w:t>
      </w:r>
      <w:r w:rsidR="00DD57EB">
        <w:t xml:space="preserve"> in daily step count</w:t>
      </w:r>
      <w:r w:rsidR="00C14E1C">
        <w:t xml:space="preserve">, length of </w:t>
      </w:r>
      <w:r w:rsidR="003C6A4D">
        <w:t>s</w:t>
      </w:r>
      <w:r w:rsidR="00C14E1C">
        <w:t>tay</w:t>
      </w:r>
      <w:r w:rsidR="00E23046">
        <w:t>,</w:t>
      </w:r>
      <w:r w:rsidR="00C14E1C">
        <w:t xml:space="preserve"> and </w:t>
      </w:r>
      <w:r w:rsidR="0075635E">
        <w:t xml:space="preserve">30-day </w:t>
      </w:r>
      <w:r w:rsidR="00C14E1C">
        <w:t>readmission but</w:t>
      </w:r>
      <w:r w:rsidR="00970251">
        <w:t xml:space="preserve"> these preliminary findings</w:t>
      </w:r>
      <w:r w:rsidR="00C14E1C">
        <w:t xml:space="preserve"> need to be</w:t>
      </w:r>
      <w:r w:rsidR="00970251">
        <w:t xml:space="preserve"> confirmed in</w:t>
      </w:r>
      <w:r w:rsidR="001D5EDD">
        <w:t xml:space="preserve"> a </w:t>
      </w:r>
      <w:r>
        <w:t>larger</w:t>
      </w:r>
      <w:r w:rsidR="001D5EDD">
        <w:t xml:space="preserve"> controlled trial.</w:t>
      </w:r>
    </w:p>
    <w:p w14:paraId="79DDBFE8" w14:textId="00576A49" w:rsidR="00430403" w:rsidRDefault="00DD57EB" w:rsidP="004B509E">
      <w:pPr>
        <w:spacing w:line="360" w:lineRule="auto"/>
      </w:pPr>
      <w:r>
        <w:t xml:space="preserve">Few studies have examined the use of trained volunteers to encourage older inpatients to be more </w:t>
      </w:r>
      <w:r w:rsidR="00430403">
        <w:t xml:space="preserve">physically </w:t>
      </w:r>
      <w:r>
        <w:t>active</w:t>
      </w:r>
      <w:r w:rsidR="005B6C74">
        <w:fldChar w:fldCharType="begin">
          <w:fldData xml:space="preserve">PEVuZE5vdGU+PENpdGU+PEF1dGhvcj5CYWN6eW5za2E8L0F1dGhvcj48WWVhcj4yMDE2PC9ZZWFy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</w:fldData>
        </w:fldChar>
      </w:r>
      <w:r w:rsidR="005B6C74">
        <w:instrText xml:space="preserve"> ADDIN EN.CITE </w:instrText>
      </w:r>
      <w:r w:rsidR="005B6C74">
        <w:fldChar w:fldCharType="begin">
          <w:fldData xml:space="preserve">PEVuZE5vdGU+PENpdGU+PEF1dGhvcj5CYWN6eW5za2E8L0F1dGhvcj48WWVhcj4yMDE2PC9ZZWFy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</w:fldData>
        </w:fldChar>
      </w:r>
      <w:r w:rsidR="005B6C74">
        <w:instrText xml:space="preserve"> ADDIN EN.CITE.DATA </w:instrText>
      </w:r>
      <w:r w:rsidR="005B6C74">
        <w:fldChar w:fldCharType="end"/>
      </w:r>
      <w:r w:rsidR="005B6C74">
        <w:fldChar w:fldCharType="separate"/>
      </w:r>
      <w:r w:rsidR="005B6C74">
        <w:rPr>
          <w:noProof/>
        </w:rPr>
        <w:t>[18]</w:t>
      </w:r>
      <w:r w:rsidR="005B6C74">
        <w:fldChar w:fldCharType="end"/>
      </w:r>
      <w:r>
        <w:t>. The Hospital Elder Life Programme (HELP) in the US is a well-evaluated model of care designed to prevent delirium and functional decline among older inpatients</w:t>
      </w:r>
      <w:r>
        <w:fldChar w:fldCharType="begin">
          <w:fldData xml:space="preserve">PEVuZE5vdGU+PENpdGU+PEF1dGhvcj5Jbm91eWU8L0F1dGhvcj48WWVhcj4yMDA2PC9ZZWFyPjxS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</w:fldData>
        </w:fldChar>
      </w:r>
      <w:r w:rsidR="00C22E01">
        <w:instrText xml:space="preserve"> ADDIN EN.CITE </w:instrText>
      </w:r>
      <w:r w:rsidR="00C22E01">
        <w:fldChar w:fldCharType="begin">
          <w:fldData xml:space="preserve">PEVuZE5vdGU+PENpdGU+PEF1dGhvcj5Jbm91eWU8L0F1dGhvcj48WWVhcj4yMDA2PC9ZZWFyPjxS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</w:fldData>
        </w:fldChar>
      </w:r>
      <w:r w:rsidR="00C22E01">
        <w:instrText xml:space="preserve"> ADDIN EN.CITE.DATA </w:instrText>
      </w:r>
      <w:r w:rsidR="00C22E01">
        <w:fldChar w:fldCharType="end"/>
      </w:r>
      <w:r>
        <w:fldChar w:fldCharType="separate"/>
      </w:r>
      <w:r w:rsidR="00C22E01">
        <w:rPr>
          <w:noProof/>
        </w:rPr>
        <w:t>[19, 20]</w:t>
      </w:r>
      <w:r>
        <w:fldChar w:fldCharType="end"/>
      </w:r>
      <w:r w:rsidR="00E23046">
        <w:t>.</w:t>
      </w:r>
      <w:r>
        <w:t xml:space="preserve"> In this model of care, </w:t>
      </w:r>
      <w:r w:rsidR="005B359A">
        <w:t xml:space="preserve">volunteers </w:t>
      </w:r>
      <w:r w:rsidR="00430403">
        <w:t>we</w:t>
      </w:r>
      <w:r w:rsidR="005B359A">
        <w:t>re trained</w:t>
      </w:r>
      <w:r>
        <w:t xml:space="preserve"> to work alongside multidisciplinary staff to deliver protocols for improved orientation, therapeutic activities, early mobilisation, vision and hearing, oral volume repletion and sleep enhancement. However, several challenges in implementing the early mobilisation protocol have been reported such as shortage of volunteers and staff limitations</w:t>
      </w:r>
      <w:r>
        <w:fldChar w:fldCharType="begin">
          <w:fldData xml:space="preserve">PEVuZE5vdGU+PENpdGU+PEF1dGhvcj5SdWJpbjwvQXV0aG9yPjxZZWFyPjIwMTE8L1llYXI+PFJl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</w:fldData>
        </w:fldChar>
      </w:r>
      <w:r w:rsidR="00445298">
        <w:instrText xml:space="preserve"> ADDIN EN.CITE </w:instrText>
      </w:r>
      <w:r w:rsidR="00445298">
        <w:fldChar w:fldCharType="begin">
          <w:fldData xml:space="preserve">PEVuZE5vdGU+PENpdGU+PEF1dGhvcj5SdWJpbjwvQXV0aG9yPjxZZWFyPjIwMTE8L1llYXI+PFJl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</w:fldData>
        </w:fldChar>
      </w:r>
      <w:r w:rsidR="00445298">
        <w:instrText xml:space="preserve"> ADDIN EN.CITE.DATA </w:instrText>
      </w:r>
      <w:r w:rsidR="00445298">
        <w:fldChar w:fldCharType="end"/>
      </w:r>
      <w:r>
        <w:fldChar w:fldCharType="separate"/>
      </w:r>
      <w:r w:rsidR="00445298">
        <w:rPr>
          <w:noProof/>
        </w:rPr>
        <w:t>[24, 25]</w:t>
      </w:r>
      <w:r>
        <w:fldChar w:fldCharType="end"/>
      </w:r>
      <w:r w:rsidR="00E23046">
        <w:t>.</w:t>
      </w:r>
      <w:r>
        <w:t xml:space="preserve"> Small service improvement initiatives in the US and Australia using volunteers to encourage older inpatient to be more active have been reported</w:t>
      </w:r>
      <w:r>
        <w:fldChar w:fldCharType="begin">
          <w:fldData xml:space="preserve">PEVuZE5vdGU+PENpdGU+PEF1dGhvcj5Cb3lkPC9BdXRob3I+PFllYXI+MjAxMTwvWWVhcj48UmVj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</w:fldData>
        </w:fldChar>
      </w:r>
      <w:r w:rsidR="00445298">
        <w:instrText xml:space="preserve"> ADDIN EN.CITE </w:instrText>
      </w:r>
      <w:r w:rsidR="00445298">
        <w:fldChar w:fldCharType="begin">
          <w:fldData xml:space="preserve">PEVuZE5vdGU+PENpdGU+PEF1dGhvcj5Cb3lkPC9BdXRob3I+PFllYXI+MjAxMTwvWWVhcj48UmVj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</w:fldData>
        </w:fldChar>
      </w:r>
      <w:r w:rsidR="00445298">
        <w:instrText xml:space="preserve"> ADDIN EN.CITE.DATA </w:instrText>
      </w:r>
      <w:r w:rsidR="00445298">
        <w:fldChar w:fldCharType="end"/>
      </w:r>
      <w:r>
        <w:fldChar w:fldCharType="separate"/>
      </w:r>
      <w:r w:rsidR="00445298">
        <w:rPr>
          <w:noProof/>
        </w:rPr>
        <w:t>[26-28]</w:t>
      </w:r>
      <w:r>
        <w:fldChar w:fldCharType="end"/>
      </w:r>
      <w:r w:rsidR="00E23046">
        <w:t>,</w:t>
      </w:r>
      <w:r>
        <w:t xml:space="preserve"> but poorly evaluated. </w:t>
      </w:r>
    </w:p>
    <w:p w14:paraId="44232224" w14:textId="419A7956" w:rsidR="00486FA5" w:rsidRDefault="005B359A" w:rsidP="00FC4BD7">
      <w:pPr>
        <w:spacing w:line="360" w:lineRule="auto"/>
        <w:rPr>
          <w:lang w:eastAsia="en-GB"/>
        </w:rPr>
      </w:pPr>
      <w:r>
        <w:t>Th</w:t>
      </w:r>
      <w:r w:rsidR="003C6A4D">
        <w:t xml:space="preserve">e SoMoVe </w:t>
      </w:r>
      <w:r>
        <w:t xml:space="preserve">study has demonstrated </w:t>
      </w:r>
      <w:r w:rsidR="00486FA5">
        <w:t>the feasibility of training volunteers to mobilise older people and identified barriers and facilitators to the implementation process.</w:t>
      </w:r>
      <w:r w:rsidR="005E4D41">
        <w:t xml:space="preserve"> </w:t>
      </w:r>
      <w:r w:rsidR="00BC4C12">
        <w:t>F</w:t>
      </w:r>
      <w:r w:rsidR="005E4D41">
        <w:t xml:space="preserve">our </w:t>
      </w:r>
      <w:r w:rsidR="004B509E">
        <w:t xml:space="preserve">factors which were important to volunteers were identified: convenient timing, perceived benefit, positive experience, and training and competency. Future implementation studies should address these factors accordingly </w:t>
      </w:r>
      <w:r w:rsidR="007A5A35">
        <w:t>to</w:t>
      </w:r>
      <w:r w:rsidR="004B509E">
        <w:t xml:space="preserve"> promote volunteer engagement and retention. A</w:t>
      </w:r>
      <w:r w:rsidR="00486FA5" w:rsidRPr="003E51C7">
        <w:rPr>
          <w:lang w:eastAsia="en-GB"/>
        </w:rPr>
        <w:t xml:space="preserve"> large proportion of volunteers in this study were students (50%) aspiring to a career in healthcare. Students are motivated to volunteer to gain experience working in healthcare</w:t>
      </w:r>
      <w:r w:rsidR="00486FA5">
        <w:rPr>
          <w:lang w:eastAsia="en-GB"/>
        </w:rPr>
        <w:fldChar w:fldCharType="begin"/>
      </w:r>
      <w:r w:rsidR="00445298">
        <w:rPr>
          <w:lang w:eastAsia="en-GB"/>
        </w:rPr>
        <w:instrText xml:space="preserve"> ADDIN EN.CITE &lt;EndNote&gt;&lt;Cite&gt;&lt;Author&gt;Smith&lt;/Author&gt;&lt;Year&gt;2010&lt;/Year&gt;&lt;RecNum&gt;985&lt;/RecNum&gt;&lt;DisplayText&gt;[29]&lt;/DisplayText&gt;&lt;record&gt;&lt;rec-number&gt;985&lt;/rec-number&gt;&lt;foreign-keys&gt;&lt;key app="EN" db-id="exa2rxea7ezff1ear5y5wxedv5arversed2s" timestamp="1538837231"&gt;985&lt;/key&gt;&lt;/foreign-keys&gt;&lt;ref-type name="Journal Article"&gt;17&lt;/ref-type&gt;&lt;contributors&gt;&lt;authors&gt;&lt;author&gt;Smith, KA&lt;/author&gt;&lt;author&gt;Holmes, K&lt;/author&gt;&lt;author&gt;Haski-Leventhal, D&lt;/author&gt;&lt;author&gt;Cnaan, RA&lt;/author&gt;&lt;author&gt;Handy, F&lt;/author&gt;&lt;author&gt;Brudney, JL&lt;/author&gt;&lt;/authors&gt;&lt;/contributors&gt;&lt;titles&gt;&lt;title&gt;Motivations and Benefits of Student Volunteering: Comparing Regular, Occasional, and Non-Volunteers in Five Countries&lt;/title&gt;&lt;secondary-title&gt;Canadian Journal of Nonprofit and Social Economy Research&lt;/secondary-title&gt;&lt;/titles&gt;&lt;periodical&gt;&lt;full-title&gt;Canadian Journal of Nonprofit and Social Economy Research&lt;/full-title&gt;&lt;/periodical&gt;&lt;pages&gt;65-81&lt;/pages&gt;&lt;volume&gt;1&lt;/volume&gt;&lt;number&gt;1&lt;/number&gt;&lt;dates&gt;&lt;year&gt;2010&lt;/year&gt;&lt;/dates&gt;&lt;urls&gt;&lt;related-urls&gt;&lt;url&gt;https://repository.upenn.edu/cgi/viewcontent.cgi?article=1165&amp;amp;context=spp_papers&lt;/url&gt;&lt;/related-urls&gt;&lt;/urls&gt;&lt;/record&gt;&lt;/Cite&gt;&lt;/EndNote&gt;</w:instrText>
      </w:r>
      <w:r w:rsidR="00486FA5">
        <w:rPr>
          <w:lang w:eastAsia="en-GB"/>
        </w:rPr>
        <w:fldChar w:fldCharType="separate"/>
      </w:r>
      <w:r w:rsidR="00445298">
        <w:rPr>
          <w:noProof/>
          <w:lang w:eastAsia="en-GB"/>
        </w:rPr>
        <w:t>[29]</w:t>
      </w:r>
      <w:r w:rsidR="00486FA5">
        <w:rPr>
          <w:lang w:eastAsia="en-GB"/>
        </w:rPr>
        <w:fldChar w:fldCharType="end"/>
      </w:r>
      <w:r w:rsidR="00E10003">
        <w:rPr>
          <w:lang w:eastAsia="en-GB"/>
        </w:rPr>
        <w:t>.</w:t>
      </w:r>
      <w:r w:rsidR="00486FA5">
        <w:rPr>
          <w:lang w:eastAsia="en-GB"/>
        </w:rPr>
        <w:t xml:space="preserve"> </w:t>
      </w:r>
      <w:r w:rsidR="00486FA5" w:rsidRPr="003E51C7">
        <w:rPr>
          <w:lang w:eastAsia="en-GB"/>
        </w:rPr>
        <w:t xml:space="preserve">However, students are also less likely to volunteer long term due to their educational commitments and progression and thus there is often a higher turnover of volunteers. This </w:t>
      </w:r>
      <w:r w:rsidR="00486FA5">
        <w:rPr>
          <w:lang w:eastAsia="en-GB"/>
        </w:rPr>
        <w:t>should</w:t>
      </w:r>
      <w:r w:rsidR="00486FA5" w:rsidRPr="003E51C7">
        <w:rPr>
          <w:lang w:eastAsia="en-GB"/>
        </w:rPr>
        <w:t xml:space="preserve"> be </w:t>
      </w:r>
      <w:r w:rsidR="00486FA5">
        <w:rPr>
          <w:lang w:eastAsia="en-GB"/>
        </w:rPr>
        <w:t>considered</w:t>
      </w:r>
      <w:r w:rsidR="00486FA5" w:rsidRPr="003E51C7">
        <w:rPr>
          <w:lang w:eastAsia="en-GB"/>
        </w:rPr>
        <w:t xml:space="preserve"> when developing plans for volunteer training</w:t>
      </w:r>
      <w:r w:rsidR="00486FA5">
        <w:rPr>
          <w:lang w:eastAsia="en-GB"/>
        </w:rPr>
        <w:t xml:space="preserve"> </w:t>
      </w:r>
      <w:r w:rsidR="00BE0A23">
        <w:rPr>
          <w:lang w:eastAsia="en-GB"/>
        </w:rPr>
        <w:t>as</w:t>
      </w:r>
      <w:r w:rsidR="003A169F">
        <w:rPr>
          <w:lang w:eastAsia="en-GB"/>
        </w:rPr>
        <w:t xml:space="preserve"> </w:t>
      </w:r>
      <w:r w:rsidR="00486FA5">
        <w:rPr>
          <w:lang w:eastAsia="en-GB"/>
        </w:rPr>
        <w:t xml:space="preserve">a higher number of training sessions may be required </w:t>
      </w:r>
      <w:r w:rsidR="00765EBE">
        <w:rPr>
          <w:lang w:eastAsia="en-GB"/>
        </w:rPr>
        <w:t>in the case of</w:t>
      </w:r>
      <w:r w:rsidR="00486FA5">
        <w:rPr>
          <w:lang w:eastAsia="en-GB"/>
        </w:rPr>
        <w:t xml:space="preserve"> a high number of student volunteers. </w:t>
      </w:r>
      <w:r w:rsidR="003C72D8">
        <w:rPr>
          <w:lang w:eastAsia="en-GB"/>
        </w:rPr>
        <w:t>B</w:t>
      </w:r>
      <w:r w:rsidR="00093FC2">
        <w:rPr>
          <w:lang w:eastAsia="en-GB"/>
        </w:rPr>
        <w:t>arriers identified include lack of staff awareness of the intervention and lack of appreciation from staff. Interestingly, through the interviews, staff members expressed their appreciation of the volunteers. However, i</w:t>
      </w:r>
      <w:r w:rsidR="003C72D8">
        <w:rPr>
          <w:lang w:eastAsia="en-GB"/>
        </w:rPr>
        <w:t>n</w:t>
      </w:r>
      <w:r w:rsidR="00093FC2">
        <w:rPr>
          <w:lang w:eastAsia="en-GB"/>
        </w:rPr>
        <w:t xml:space="preserve"> practice, the appreciation may not be conveyed to the volunteers</w:t>
      </w:r>
      <w:r w:rsidR="00BE0A23">
        <w:rPr>
          <w:lang w:eastAsia="en-GB"/>
        </w:rPr>
        <w:t>,</w:t>
      </w:r>
      <w:r w:rsidR="00093FC2">
        <w:rPr>
          <w:lang w:eastAsia="en-GB"/>
        </w:rPr>
        <w:t xml:space="preserve"> thus the perceived lack of appreciation</w:t>
      </w:r>
      <w:r w:rsidR="003C72D8">
        <w:rPr>
          <w:lang w:eastAsia="en-GB"/>
        </w:rPr>
        <w:t xml:space="preserve"> from the volunteers. Positive experiences are important motivating factors for volunteers</w:t>
      </w:r>
      <w:r w:rsidR="00217A2D">
        <w:rPr>
          <w:lang w:eastAsia="en-GB"/>
        </w:rPr>
        <w:t>.</w:t>
      </w:r>
    </w:p>
    <w:p w14:paraId="0B2892F8" w14:textId="3268BB04" w:rsidR="00A621A3" w:rsidRDefault="00A621A3" w:rsidP="0090731F">
      <w:pPr>
        <w:spacing w:line="360" w:lineRule="auto"/>
      </w:pPr>
      <w:r>
        <w:rPr>
          <w:lang w:eastAsia="en-GB"/>
        </w:rPr>
        <w:t xml:space="preserve">Participants in the intervention phase had a slightly shorter length of </w:t>
      </w:r>
      <w:r w:rsidR="009B0A5C">
        <w:rPr>
          <w:lang w:eastAsia="en-GB"/>
        </w:rPr>
        <w:t>s</w:t>
      </w:r>
      <w:r>
        <w:rPr>
          <w:lang w:eastAsia="en-GB"/>
        </w:rPr>
        <w:t xml:space="preserve">tay (15 days) compared to </w:t>
      </w:r>
      <w:r w:rsidR="00E34A0E">
        <w:rPr>
          <w:lang w:eastAsia="en-GB"/>
        </w:rPr>
        <w:t>baseline</w:t>
      </w:r>
      <w:r>
        <w:rPr>
          <w:lang w:eastAsia="en-GB"/>
        </w:rPr>
        <w:t xml:space="preserve"> participants (15.5 days)</w:t>
      </w:r>
      <w:r w:rsidR="00E2455E">
        <w:rPr>
          <w:lang w:eastAsia="en-GB"/>
        </w:rPr>
        <w:t xml:space="preserve">. While no </w:t>
      </w:r>
      <w:r w:rsidR="00B521C4">
        <w:rPr>
          <w:lang w:eastAsia="en-GB"/>
        </w:rPr>
        <w:t>definite conclusions</w:t>
      </w:r>
      <w:r w:rsidR="00E2455E">
        <w:rPr>
          <w:lang w:eastAsia="en-GB"/>
        </w:rPr>
        <w:t xml:space="preserve"> can be drawn from this study,</w:t>
      </w:r>
      <w:r>
        <w:rPr>
          <w:lang w:eastAsia="en-GB"/>
        </w:rPr>
        <w:t xml:space="preserve"> previous studies have shown that an increase in physical activity levels in hospital is associated with a reduction in length of stay. De Morton et al conducted a pooled analysis of seven randomised controlled trials and 2 controlled clinical trials to explore the impact of exercise </w:t>
      </w:r>
      <w:r w:rsidR="00625DF4">
        <w:rPr>
          <w:lang w:eastAsia="en-GB"/>
        </w:rPr>
        <w:t>on older inpatients</w:t>
      </w:r>
      <w:r>
        <w:rPr>
          <w:lang w:eastAsia="en-GB"/>
        </w:rPr>
        <w:t xml:space="preserve"> and found that a multidisciplinary intervention</w:t>
      </w:r>
      <w:r w:rsidR="006E3405">
        <w:rPr>
          <w:lang w:eastAsia="en-GB"/>
        </w:rPr>
        <w:t xml:space="preserve"> delivered by paid staff</w:t>
      </w:r>
      <w:r>
        <w:rPr>
          <w:lang w:eastAsia="en-GB"/>
        </w:rPr>
        <w:t xml:space="preserve"> which included exercise was associated with </w:t>
      </w:r>
      <w:r w:rsidRPr="0082370B">
        <w:t>a small reduction in acute hospital length of stay (-1.08 days, 95% CI -1.93 to -0.22 days)</w:t>
      </w:r>
      <w:r>
        <w:fldChar w:fldCharType="begin"/>
      </w:r>
      <w:r w:rsidR="00F97F8B">
        <w:instrText xml:space="preserve"> ADDIN EN.CITE &lt;EndNote&gt;&lt;Cite&gt;&lt;Author&gt;De Morton&lt;/Author&gt;&lt;Year&gt;2007&lt;/Year&gt;&lt;RecNum&gt;52&lt;/RecNum&gt;&lt;DisplayText&gt;[11]&lt;/DisplayText&gt;&lt;record&gt;&lt;rec-number&gt;52&lt;/rec-number&gt;&lt;foreign-keys&gt;&lt;key app="EN" db-id="exa2rxea7ezff1ear5y5wxedv5arversed2s" timestamp="1443789269"&gt;52&lt;/key&gt;&lt;/foreign-keys&gt;&lt;ref-type name="Journal Article"&gt;17&lt;/ref-type&gt;&lt;contributors&gt;&lt;authors&gt;&lt;author&gt;De Morton, Natalie a&lt;/author&gt;&lt;author&gt;Keating, J. L.&lt;/author&gt;&lt;author&gt;Jeffs, K.&lt;/author&gt;&lt;/authors&gt;&lt;/contributors&gt;&lt;titles&gt;&lt;title&gt;Exercise for acutely hospitalised older medical patients&lt;/title&gt;&lt;secondary-title&gt;Cochrane Database of Systematic Reviews&lt;/secondary-title&gt;&lt;/titles&gt;&lt;periodical&gt;&lt;full-title&gt;Cochrane Database of Systematic Reviews&lt;/full-title&gt;&lt;/periodical&gt;&lt;pages&gt;CD005955&lt;/pages&gt;&lt;number&gt;1&lt;/number&gt;&lt;keywords&gt;&lt;keyword&gt;*Exercise therapy&lt;/keyword&gt;&lt;keyword&gt;*Length of stay&lt;/keyword&gt;&lt;keyword&gt;*Physical fitness&lt;/keyword&gt;&lt;keyword&gt;Aged&lt;/keyword&gt;&lt;keyword&gt;Aged, 80 and over&lt;/keyword&gt;&lt;keyword&gt;Controlled clinical trials as topic&lt;/keyword&gt;&lt;keyword&gt;Hospital costs&lt;/keyword&gt;&lt;keyword&gt;Humans&lt;/keyword&gt;&lt;keyword&gt;Randomized controlled trials as topic&lt;/keyword&gt;&lt;/keywords&gt;&lt;dates&gt;&lt;year&gt;2007&lt;/year&gt;&lt;/dates&gt;&lt;isbn&gt;1469-493X&lt;/isbn&gt;&lt;urls&gt;&lt;related-urls&gt;&lt;url&gt;http://onlinelibrary.wiley.com/store/10.1002/14651858.CD005955.pub2/asset/CD005955.pdf?v=1&amp;amp;t=if9my6mp&amp;amp;s=827d8ee631d50113a6dca4231c38b9ea8338e745&lt;/url&gt;&lt;/related-urls&gt;&lt;pdf-urls&gt;&lt;url&gt;file://soton.ac.uk/ude/personalfiles/users/sel2g14/mydesktop/Activity and outcome/Exercise for acutely hospitalised older medical patients.pdf&lt;/url&gt;&lt;/pdf-urls&gt;&lt;/urls&gt;&lt;electronic-resource-num&gt;10.1002/14651858.CD005955.pub2&lt;/electronic-resource-num&gt;&lt;/record&gt;&lt;/Cite&gt;&lt;/EndNote&gt;</w:instrText>
      </w:r>
      <w:r>
        <w:fldChar w:fldCharType="separate"/>
      </w:r>
      <w:r w:rsidR="00C22E01">
        <w:rPr>
          <w:noProof/>
        </w:rPr>
        <w:t>[11]</w:t>
      </w:r>
      <w:r>
        <w:fldChar w:fldCharType="end"/>
      </w:r>
      <w:r w:rsidR="00E2455E">
        <w:t>.</w:t>
      </w:r>
      <w:r>
        <w:t xml:space="preserve"> A study by McCullagh et al in 2016, explored the associations of average daily step count in hospital with physical performance and length of stay among older</w:t>
      </w:r>
      <w:r w:rsidR="00E23046">
        <w:t xml:space="preserve"> </w:t>
      </w:r>
      <w:r>
        <w:t>inpatients and found that a 50% increase in step count was associated with a 6% shorter length of stay</w:t>
      </w:r>
      <w:r>
        <w:fldChar w:fldCharType="begin"/>
      </w:r>
      <w:r w:rsidR="00C22E01">
        <w:instrText xml:space="preserve"> ADDIN EN.CITE &lt;EndNote&gt;&lt;Cite&gt;&lt;Author&gt;McCullagh&lt;/Author&gt;&lt;Year&gt;2016&lt;/Year&gt;&lt;RecNum&gt;602&lt;/RecNum&gt;&lt;DisplayText&gt;[6]&lt;/DisplayText&gt;&lt;record&gt;&lt;rec-number&gt;602&lt;/rec-number&gt;&lt;foreign-keys&gt;&lt;key app="EN" db-id="exa2rxea7ezff1ear5y5wxedv5arversed2s" timestamp="1498465327"&gt;602&lt;/key&gt;&lt;/foreign-keys&gt;&lt;ref-type name="Journal Article"&gt;17&lt;/ref-type&gt;&lt;contributors&gt;&lt;authors&gt;&lt;author&gt;McCullagh, R.&lt;/author&gt;&lt;author&gt;Dillon, C.&lt;/author&gt;&lt;author&gt;Dahly, D.&lt;/author&gt;&lt;author&gt;Horgan, N. F.&lt;/author&gt;&lt;author&gt;Timmons, S.&lt;/author&gt;&lt;/authors&gt;&lt;/contributors&gt;&lt;auth-address&gt;Centre for Gerontology &amp;amp; Rehabilitation, @St Finbarr&amp;apos;s Hospital, College of Medicine and Health, University College Cork, Cork, Ireland.&lt;/auth-address&gt;&lt;titles&gt;&lt;title&gt;Walking in hospital is associated with a shorter length of stay in older medical inpatients&lt;/title&gt;&lt;secondary-title&gt;Physiol Meas&lt;/secondary-title&gt;&lt;alt-title&gt;Physiological measurement&lt;/alt-title&gt;&lt;/titles&gt;&lt;alt-periodical&gt;&lt;full-title&gt;Physiological measurement&lt;/full-title&gt;&lt;/alt-periodical&gt;&lt;pages&gt;1872-1884&lt;/pages&gt;&lt;volume&gt;37&lt;/volume&gt;&lt;number&gt;10&lt;/number&gt;&lt;edition&gt;2016/09/23&lt;/edition&gt;&lt;dates&gt;&lt;year&gt;2016&lt;/year&gt;&lt;pub-dates&gt;&lt;date&gt;Sep 21&lt;/date&gt;&lt;/pub-dates&gt;&lt;/dates&gt;&lt;isbn&gt;0967-3334&lt;/isbn&gt;&lt;accession-num&gt;27654492&lt;/accession-num&gt;&lt;urls&gt;&lt;related-urls&gt;&lt;url&gt;http://iopscience.iop.org/article/10.1088/0967-3334/37/10/1872/pdf&lt;/url&gt;&lt;/related-urls&gt;&lt;/urls&gt;&lt;electronic-resource-num&gt;10.1088/0967-3334/37/10/1872&lt;/electronic-resource-num&gt;&lt;remote-database-provider&gt;NLM&lt;/remote-database-provider&gt;&lt;language&gt;eng&lt;/language&gt;&lt;/record&gt;&lt;/Cite&gt;&lt;/EndNote&gt;</w:instrText>
      </w:r>
      <w:r>
        <w:fldChar w:fldCharType="separate"/>
      </w:r>
      <w:r w:rsidR="00C22E01">
        <w:rPr>
          <w:noProof/>
        </w:rPr>
        <w:t>[6]</w:t>
      </w:r>
      <w:r>
        <w:fldChar w:fldCharType="end"/>
      </w:r>
      <w:r w:rsidR="00E2455E">
        <w:t>.</w:t>
      </w:r>
      <w:r>
        <w:t xml:space="preserve"> The trend towards reduction in length of stay among participants </w:t>
      </w:r>
      <w:r w:rsidR="00BE058B">
        <w:t xml:space="preserve">in </w:t>
      </w:r>
      <w:r w:rsidR="007B45AD">
        <w:t xml:space="preserve">the intervention phase </w:t>
      </w:r>
      <w:r>
        <w:t xml:space="preserve">is consistent with findings from published literature. A </w:t>
      </w:r>
      <w:r w:rsidR="00B521C4">
        <w:t xml:space="preserve">future </w:t>
      </w:r>
      <w:r>
        <w:t xml:space="preserve">controlled trial that is adequately powered </w:t>
      </w:r>
      <w:r w:rsidR="007210D9">
        <w:t>is needed</w:t>
      </w:r>
      <w:r>
        <w:t xml:space="preserve"> to </w:t>
      </w:r>
      <w:r w:rsidR="00DF51B1">
        <w:t>validate this finding.</w:t>
      </w:r>
      <w:r>
        <w:t xml:space="preserve"> </w:t>
      </w:r>
    </w:p>
    <w:p w14:paraId="54C4DBF9" w14:textId="79EE609E" w:rsidR="00430403" w:rsidRDefault="00907F0F" w:rsidP="00BE058B">
      <w:pPr>
        <w:spacing w:line="360" w:lineRule="auto"/>
      </w:pPr>
      <w:r>
        <w:t>S</w:t>
      </w:r>
      <w:r w:rsidR="00430403">
        <w:t>trengths of the s</w:t>
      </w:r>
      <w:r>
        <w:t xml:space="preserve">tudy </w:t>
      </w:r>
      <w:r w:rsidR="00430403">
        <w:t>i</w:t>
      </w:r>
      <w:r>
        <w:t xml:space="preserve">nclude the use of a well-established theoretical framework, the NPT, which aims to understand and explain the social processes through which new or modified practice of thinking, enacting, and organising work are operationalised in the healthcare setting. Input from </w:t>
      </w:r>
      <w:r w:rsidR="00D45396">
        <w:t>PPI</w:t>
      </w:r>
      <w:r>
        <w:t xml:space="preserve">, therapists and voluntary services were obtained at each stage of this study. The use of mixed methods approach ensured that the intervention outcomes were measurable </w:t>
      </w:r>
      <w:r w:rsidR="00E34A0E">
        <w:t>quantitatively</w:t>
      </w:r>
      <w:r>
        <w:t xml:space="preserve"> while the qualitative enquiry helped in the understanding of the processes of delivering the intervention and in the identification of factors which can help determine a successful implementation. </w:t>
      </w:r>
    </w:p>
    <w:p w14:paraId="5CE7F592" w14:textId="5026F039" w:rsidR="00907F0F" w:rsidRDefault="00907F0F" w:rsidP="00907F0F">
      <w:pPr>
        <w:spacing w:line="360" w:lineRule="auto"/>
      </w:pPr>
      <w:r>
        <w:t xml:space="preserve">This study has several limitations. </w:t>
      </w:r>
      <w:r>
        <w:rPr>
          <w:lang w:eastAsia="en-GB"/>
        </w:rPr>
        <w:t xml:space="preserve">As patients were required to </w:t>
      </w:r>
      <w:r w:rsidR="005326B9">
        <w:rPr>
          <w:lang w:eastAsia="en-GB"/>
        </w:rPr>
        <w:t>provide valid consent</w:t>
      </w:r>
      <w:r>
        <w:rPr>
          <w:lang w:eastAsia="en-GB"/>
        </w:rPr>
        <w:t xml:space="preserve">, patients with </w:t>
      </w:r>
      <w:r w:rsidR="00AA2ECA">
        <w:rPr>
          <w:lang w:eastAsia="en-GB"/>
        </w:rPr>
        <w:t xml:space="preserve">severe cognitive impairment </w:t>
      </w:r>
      <w:r>
        <w:rPr>
          <w:lang w:eastAsia="en-GB"/>
        </w:rPr>
        <w:t xml:space="preserve">were excluded, </w:t>
      </w:r>
      <w:r w:rsidR="008F0912">
        <w:rPr>
          <w:lang w:eastAsia="en-GB"/>
        </w:rPr>
        <w:t>thus</w:t>
      </w:r>
      <w:r>
        <w:rPr>
          <w:lang w:eastAsia="en-GB"/>
        </w:rPr>
        <w:t xml:space="preserve"> participants may not represent all older people on acute medical wards. </w:t>
      </w:r>
      <w:r w:rsidR="007210D9">
        <w:rPr>
          <w:lang w:eastAsia="en-GB"/>
        </w:rPr>
        <w:t xml:space="preserve">Intervention fidelity was monitored based on volunteers’ documentation. Documentation accuracy is a limitation of this methodology. Future studies should take into consideration appropriate assessment and evaluation of intervention fidelity. </w:t>
      </w:r>
      <w:r>
        <w:rPr>
          <w:lang w:eastAsia="en-GB"/>
        </w:rPr>
        <w:t xml:space="preserve">The </w:t>
      </w:r>
      <w:r w:rsidR="00D45396">
        <w:rPr>
          <w:lang w:eastAsia="en-GB"/>
        </w:rPr>
        <w:t xml:space="preserve">pre-post </w:t>
      </w:r>
      <w:r>
        <w:rPr>
          <w:lang w:eastAsia="en-GB"/>
        </w:rPr>
        <w:t xml:space="preserve">study design may have introduced confounding factors when comparing data, although </w:t>
      </w:r>
      <w:r w:rsidR="00D45396">
        <w:rPr>
          <w:lang w:eastAsia="en-GB"/>
        </w:rPr>
        <w:t>both</w:t>
      </w:r>
      <w:r>
        <w:rPr>
          <w:lang w:eastAsia="en-GB"/>
        </w:rPr>
        <w:t xml:space="preserve"> groups’ main characteristics </w:t>
      </w:r>
      <w:r w:rsidR="005326B9">
        <w:rPr>
          <w:lang w:eastAsia="en-GB"/>
        </w:rPr>
        <w:t xml:space="preserve">were </w:t>
      </w:r>
      <w:r>
        <w:rPr>
          <w:lang w:eastAsia="en-GB"/>
        </w:rPr>
        <w:t>similar.</w:t>
      </w:r>
      <w:r w:rsidR="008F0912">
        <w:rPr>
          <w:lang w:eastAsia="en-GB"/>
        </w:rPr>
        <w:t xml:space="preserve"> </w:t>
      </w:r>
      <w:r>
        <w:rPr>
          <w:lang w:eastAsia="en-GB"/>
        </w:rPr>
        <w:t xml:space="preserve">Seasonal variations in healthcare use across the year with increased admissions to hospital in winter may influence some of the outcome measures including length of </w:t>
      </w:r>
      <w:r w:rsidR="009573EC">
        <w:rPr>
          <w:lang w:eastAsia="en-GB"/>
        </w:rPr>
        <w:t>s</w:t>
      </w:r>
      <w:r>
        <w:rPr>
          <w:lang w:eastAsia="en-GB"/>
        </w:rPr>
        <w:t xml:space="preserve">tay and hospital readmission rates. The intervention phase took place over three winter months whereas the </w:t>
      </w:r>
      <w:r w:rsidR="00F327B3">
        <w:rPr>
          <w:lang w:eastAsia="en-GB"/>
        </w:rPr>
        <w:t>baseline</w:t>
      </w:r>
      <w:r>
        <w:rPr>
          <w:lang w:eastAsia="en-GB"/>
        </w:rPr>
        <w:t xml:space="preserve"> phase only included one winter month. Nonetheless, the length of stay and readmission rates </w:t>
      </w:r>
      <w:r w:rsidR="00D45396">
        <w:rPr>
          <w:lang w:eastAsia="en-GB"/>
        </w:rPr>
        <w:t>were</w:t>
      </w:r>
      <w:r>
        <w:rPr>
          <w:lang w:eastAsia="en-GB"/>
        </w:rPr>
        <w:t xml:space="preserve"> lower in the intervention phase.</w:t>
      </w:r>
      <w:r w:rsidR="007360C3">
        <w:rPr>
          <w:lang w:eastAsia="en-GB"/>
        </w:rPr>
        <w:t xml:space="preserve"> </w:t>
      </w:r>
    </w:p>
    <w:p w14:paraId="5C400F17" w14:textId="77777777" w:rsidR="00DD57EB" w:rsidRPr="00DE65A3" w:rsidRDefault="00DD57EB" w:rsidP="00DE65A3">
      <w:pPr>
        <w:rPr>
          <w:b/>
          <w:bCs/>
        </w:rPr>
      </w:pPr>
      <w:r w:rsidRPr="00DE65A3">
        <w:rPr>
          <w:b/>
          <w:bCs/>
        </w:rPr>
        <w:t>Conclusions</w:t>
      </w:r>
    </w:p>
    <w:p w14:paraId="37569B96" w14:textId="0D76DB6C" w:rsidR="00306F80" w:rsidRDefault="00E23046" w:rsidP="00274DD5">
      <w:pPr>
        <w:spacing w:line="360" w:lineRule="auto"/>
        <w:rPr>
          <w:lang w:eastAsia="en-GB"/>
        </w:rPr>
      </w:pPr>
      <w:r>
        <w:t xml:space="preserve">This study has shown that </w:t>
      </w:r>
      <w:r w:rsidR="00D45396">
        <w:t xml:space="preserve">it </w:t>
      </w:r>
      <w:r>
        <w:t xml:space="preserve">was feasible to deliver a volunteer-led mobility intervention including the recruitment, training and retention of volunteers. The intervention was safe and acceptable to healthcare professionals and patients. </w:t>
      </w:r>
      <w:r w:rsidR="00DD57EB">
        <w:t xml:space="preserve">From this </w:t>
      </w:r>
      <w:r w:rsidR="00C44FE4">
        <w:t>small</w:t>
      </w:r>
      <w:r w:rsidR="00DD57EB">
        <w:t xml:space="preserve"> feasibility study, </w:t>
      </w:r>
      <w:r>
        <w:t xml:space="preserve">encouraging trends in </w:t>
      </w:r>
      <w:r w:rsidR="00DD57EB">
        <w:t>daily step count</w:t>
      </w:r>
      <w:r w:rsidR="001D5EDD">
        <w:t>,</w:t>
      </w:r>
      <w:r w:rsidR="00DD57EB">
        <w:t xml:space="preserve"> </w:t>
      </w:r>
      <w:r w:rsidR="00C44FE4">
        <w:t>length of stay</w:t>
      </w:r>
      <w:r w:rsidR="00DD57EB">
        <w:t xml:space="preserve"> </w:t>
      </w:r>
      <w:r w:rsidR="001D5EDD">
        <w:t xml:space="preserve">and </w:t>
      </w:r>
      <w:r w:rsidR="009573EC">
        <w:t>30-day hospital readmission</w:t>
      </w:r>
      <w:r w:rsidR="001D5EDD">
        <w:t xml:space="preserve"> </w:t>
      </w:r>
      <w:r w:rsidR="00765EBE">
        <w:t xml:space="preserve">were </w:t>
      </w:r>
      <w:r w:rsidR="00DD57EB">
        <w:t>noted. Future controlled trials are needed to explore the impact of volunteer-led physical activity inter</w:t>
      </w:r>
      <w:r w:rsidR="00DD57EB" w:rsidRPr="00306F80">
        <w:t>vention on patient outcomes</w:t>
      </w:r>
      <w:r w:rsidR="00274DD5">
        <w:t xml:space="preserve"> and its cost-effectiveness in different healthcare settings</w:t>
      </w:r>
      <w:r w:rsidR="006E3405">
        <w:t>.</w:t>
      </w:r>
    </w:p>
    <w:p w14:paraId="1CDC988B" w14:textId="77777777" w:rsidR="006C41AE" w:rsidRDefault="006C41AE" w:rsidP="00DD57EB"/>
    <w:p w14:paraId="457D6F1B" w14:textId="65737779" w:rsidR="00114D2F" w:rsidRDefault="00114D2F" w:rsidP="00DD57EB">
      <w:r>
        <w:br w:type="page"/>
      </w:r>
    </w:p>
    <w:p w14:paraId="782EA836" w14:textId="7D3D9AAD" w:rsidR="00687058" w:rsidRDefault="00C6556A" w:rsidP="00503BE6">
      <w:pPr>
        <w:spacing w:line="360" w:lineRule="auto"/>
      </w:pPr>
      <w:r>
        <w:t xml:space="preserve">Table </w:t>
      </w:r>
      <w:r w:rsidR="00861DBD">
        <w:t>1</w:t>
      </w:r>
      <w:r>
        <w:t xml:space="preserve"> </w:t>
      </w:r>
      <w:r w:rsidR="00066627">
        <w:t>Patient p</w:t>
      </w:r>
      <w:r>
        <w:t>articipant characteristics</w:t>
      </w:r>
      <w:r w:rsidR="003E179A">
        <w:t xml:space="preserve"> and effectiveness of interven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402"/>
        <w:gridCol w:w="2552"/>
        <w:gridCol w:w="420"/>
        <w:gridCol w:w="2642"/>
      </w:tblGrid>
      <w:tr w:rsidR="00C6556A" w14:paraId="57E9B5F6" w14:textId="77777777" w:rsidTr="003D584E">
        <w:tc>
          <w:tcPr>
            <w:tcW w:w="3402" w:type="dxa"/>
            <w:shd w:val="clear" w:color="auto" w:fill="D0CECE" w:themeFill="background2" w:themeFillShade="E6"/>
          </w:tcPr>
          <w:p w14:paraId="30F8066C" w14:textId="77777777" w:rsidR="00C6556A" w:rsidRDefault="00FD3447" w:rsidP="00066627">
            <w:r>
              <w:t>Characteristics</w:t>
            </w:r>
          </w:p>
        </w:tc>
        <w:tc>
          <w:tcPr>
            <w:tcW w:w="2552" w:type="dxa"/>
            <w:shd w:val="clear" w:color="auto" w:fill="D0CECE" w:themeFill="background2" w:themeFillShade="E6"/>
          </w:tcPr>
          <w:p w14:paraId="361B18CE" w14:textId="77777777" w:rsidR="00DE21F7" w:rsidRDefault="00C6556A" w:rsidP="00FD3447">
            <w:pPr>
              <w:jc w:val="center"/>
            </w:pPr>
            <w:r>
              <w:t>Baseline phase</w:t>
            </w:r>
            <w:r w:rsidR="00FD3447">
              <w:t xml:space="preserve"> </w:t>
            </w:r>
            <w:r w:rsidR="00DE21F7">
              <w:t>(n =50)</w:t>
            </w:r>
          </w:p>
        </w:tc>
        <w:tc>
          <w:tcPr>
            <w:tcW w:w="3062" w:type="dxa"/>
            <w:gridSpan w:val="2"/>
            <w:shd w:val="clear" w:color="auto" w:fill="D0CECE" w:themeFill="background2" w:themeFillShade="E6"/>
          </w:tcPr>
          <w:p w14:paraId="489359D2" w14:textId="45D109BC" w:rsidR="00C6556A" w:rsidRDefault="00DD57EB" w:rsidP="00DD57EB">
            <w:pPr>
              <w:jc w:val="center"/>
            </w:pPr>
            <w:r>
              <w:t>Interven</w:t>
            </w:r>
            <w:r w:rsidR="00C6556A">
              <w:t>tion phase (n = 50)</w:t>
            </w:r>
          </w:p>
        </w:tc>
      </w:tr>
      <w:tr w:rsidR="00C6556A" w14:paraId="17FBC4CE" w14:textId="77777777" w:rsidTr="003D584E">
        <w:tc>
          <w:tcPr>
            <w:tcW w:w="3402" w:type="dxa"/>
          </w:tcPr>
          <w:p w14:paraId="3BF6950E" w14:textId="77777777" w:rsidR="00C6556A" w:rsidRDefault="00C6556A" w:rsidP="00066627">
            <w:r>
              <w:t>Age</w:t>
            </w:r>
            <w:r w:rsidR="00B53A3B">
              <w:rPr>
                <w:vertAlign w:val="superscript"/>
              </w:rPr>
              <w:t>a</w:t>
            </w:r>
            <w:r w:rsidR="00DE21F7">
              <w:t xml:space="preserve"> (years)</w:t>
            </w:r>
          </w:p>
          <w:p w14:paraId="7DC10922" w14:textId="77777777" w:rsidR="00C6556A" w:rsidRDefault="00C6556A" w:rsidP="00066627">
            <w:pPr>
              <w:ind w:left="720"/>
            </w:pPr>
            <w:r>
              <w:t>Men</w:t>
            </w:r>
          </w:p>
          <w:p w14:paraId="71884F64" w14:textId="77777777" w:rsidR="00C6556A" w:rsidRDefault="00C6556A" w:rsidP="00066627">
            <w:pPr>
              <w:ind w:left="720"/>
            </w:pPr>
            <w:r>
              <w:t>Women</w:t>
            </w:r>
          </w:p>
        </w:tc>
        <w:tc>
          <w:tcPr>
            <w:tcW w:w="2972" w:type="dxa"/>
            <w:gridSpan w:val="2"/>
          </w:tcPr>
          <w:p w14:paraId="155A9ADA" w14:textId="77777777" w:rsidR="00C6556A" w:rsidRDefault="004D0325" w:rsidP="00066627">
            <w:pPr>
              <w:jc w:val="center"/>
            </w:pPr>
            <w:r>
              <w:t>87.2 ± 4.6</w:t>
            </w:r>
          </w:p>
          <w:p w14:paraId="4FF369D9" w14:textId="77777777" w:rsidR="004D0325" w:rsidRDefault="004D0325" w:rsidP="00066627">
            <w:pPr>
              <w:jc w:val="center"/>
            </w:pPr>
            <w:r>
              <w:t>87.1 ± 4.8</w:t>
            </w:r>
          </w:p>
          <w:p w14:paraId="48307CB4" w14:textId="77777777" w:rsidR="004D0325" w:rsidRDefault="004D0325" w:rsidP="00066627">
            <w:pPr>
              <w:jc w:val="center"/>
            </w:pPr>
            <w:r>
              <w:t>87.3 ± 4.5</w:t>
            </w:r>
          </w:p>
        </w:tc>
        <w:tc>
          <w:tcPr>
            <w:tcW w:w="2642" w:type="dxa"/>
          </w:tcPr>
          <w:p w14:paraId="072CDB30" w14:textId="77777777" w:rsidR="00C6556A" w:rsidRDefault="00C6556A" w:rsidP="00066627">
            <w:pPr>
              <w:jc w:val="center"/>
            </w:pPr>
            <w:r>
              <w:t>86.2 ± 5.1</w:t>
            </w:r>
          </w:p>
          <w:p w14:paraId="5EE17316" w14:textId="77777777" w:rsidR="00C6556A" w:rsidRDefault="00C6556A" w:rsidP="00066627">
            <w:pPr>
              <w:jc w:val="center"/>
            </w:pPr>
            <w:r>
              <w:t>85.5 ± 4.6</w:t>
            </w:r>
          </w:p>
          <w:p w14:paraId="0A090B1B" w14:textId="77777777" w:rsidR="00C6556A" w:rsidRDefault="00C6556A" w:rsidP="00066627">
            <w:pPr>
              <w:jc w:val="center"/>
            </w:pPr>
            <w:r>
              <w:t>86.9 ± 5.9</w:t>
            </w:r>
          </w:p>
        </w:tc>
      </w:tr>
      <w:tr w:rsidR="00C6556A" w14:paraId="04B33867" w14:textId="77777777" w:rsidTr="003D584E">
        <w:tc>
          <w:tcPr>
            <w:tcW w:w="3402" w:type="dxa"/>
          </w:tcPr>
          <w:p w14:paraId="30B9DCF1" w14:textId="77777777" w:rsidR="00C6556A" w:rsidRPr="003D584E" w:rsidRDefault="00C6556A" w:rsidP="003D584E">
            <w:r>
              <w:t>Barthel Index</w:t>
            </w:r>
            <w:r w:rsidR="00B53A3B">
              <w:rPr>
                <w:vertAlign w:val="superscript"/>
              </w:rPr>
              <w:t>b</w:t>
            </w:r>
            <w:r w:rsidR="003D584E">
              <w:rPr>
                <w:vertAlign w:val="superscript"/>
              </w:rPr>
              <w:t xml:space="preserve"> </w:t>
            </w:r>
            <w:r w:rsidR="003D584E">
              <w:t>(IQR)</w:t>
            </w:r>
          </w:p>
        </w:tc>
        <w:tc>
          <w:tcPr>
            <w:tcW w:w="2972" w:type="dxa"/>
            <w:gridSpan w:val="2"/>
          </w:tcPr>
          <w:p w14:paraId="655DD5AD" w14:textId="77777777" w:rsidR="00C6556A" w:rsidRDefault="00DE21F7" w:rsidP="00066627">
            <w:pPr>
              <w:jc w:val="center"/>
            </w:pPr>
            <w:r>
              <w:t>77 (54-90)</w:t>
            </w:r>
          </w:p>
        </w:tc>
        <w:tc>
          <w:tcPr>
            <w:tcW w:w="2642" w:type="dxa"/>
          </w:tcPr>
          <w:p w14:paraId="5BDB3CAA" w14:textId="77777777" w:rsidR="00C6556A" w:rsidRDefault="00DE21F7" w:rsidP="00066627">
            <w:pPr>
              <w:jc w:val="center"/>
            </w:pPr>
            <w:r>
              <w:t>80 (58-92)</w:t>
            </w:r>
          </w:p>
        </w:tc>
      </w:tr>
      <w:tr w:rsidR="00C6556A" w14:paraId="31DE20BF" w14:textId="77777777" w:rsidTr="003D584E">
        <w:tc>
          <w:tcPr>
            <w:tcW w:w="3402" w:type="dxa"/>
          </w:tcPr>
          <w:p w14:paraId="6A877772" w14:textId="77777777" w:rsidR="00C6556A" w:rsidRPr="00B53A3B" w:rsidRDefault="00C6556A" w:rsidP="00066627">
            <w:pPr>
              <w:rPr>
                <w:vertAlign w:val="superscript"/>
              </w:rPr>
            </w:pPr>
            <w:r>
              <w:t>MMSE</w:t>
            </w:r>
            <w:r w:rsidR="00B53A3B">
              <w:rPr>
                <w:vertAlign w:val="superscript"/>
              </w:rPr>
              <w:t>b</w:t>
            </w:r>
            <w:r w:rsidR="003D584E">
              <w:rPr>
                <w:vertAlign w:val="superscript"/>
              </w:rPr>
              <w:t xml:space="preserve"> </w:t>
            </w:r>
            <w:r w:rsidR="003D584E">
              <w:t>(IQR)</w:t>
            </w:r>
          </w:p>
        </w:tc>
        <w:tc>
          <w:tcPr>
            <w:tcW w:w="2972" w:type="dxa"/>
            <w:gridSpan w:val="2"/>
          </w:tcPr>
          <w:p w14:paraId="69FE3ACF" w14:textId="4768DC55" w:rsidR="00C6556A" w:rsidRDefault="00DE21F7" w:rsidP="00066627">
            <w:pPr>
              <w:jc w:val="center"/>
            </w:pPr>
            <w:r>
              <w:t>25.5 (22</w:t>
            </w:r>
            <w:r w:rsidR="00B23099">
              <w:t>-</w:t>
            </w:r>
            <w:r>
              <w:t>27)</w:t>
            </w:r>
          </w:p>
        </w:tc>
        <w:tc>
          <w:tcPr>
            <w:tcW w:w="2642" w:type="dxa"/>
          </w:tcPr>
          <w:p w14:paraId="592314B4" w14:textId="77777777" w:rsidR="00C6556A" w:rsidRDefault="00DE21F7" w:rsidP="00066627">
            <w:pPr>
              <w:jc w:val="center"/>
            </w:pPr>
            <w:r>
              <w:t>26 (22-28)</w:t>
            </w:r>
          </w:p>
        </w:tc>
      </w:tr>
      <w:tr w:rsidR="00DE21F7" w14:paraId="08A8DABB" w14:textId="77777777" w:rsidTr="003D584E">
        <w:tc>
          <w:tcPr>
            <w:tcW w:w="3402" w:type="dxa"/>
          </w:tcPr>
          <w:p w14:paraId="319B13AF" w14:textId="77777777" w:rsidR="00DE21F7" w:rsidRPr="00B53A3B" w:rsidRDefault="00DE21F7" w:rsidP="00066627">
            <w:pPr>
              <w:rPr>
                <w:vertAlign w:val="superscript"/>
              </w:rPr>
            </w:pPr>
            <w:r>
              <w:t>Geriatric Depression Scale</w:t>
            </w:r>
            <w:r w:rsidR="00B53A3B">
              <w:rPr>
                <w:vertAlign w:val="superscript"/>
              </w:rPr>
              <w:t>b</w:t>
            </w:r>
            <w:r w:rsidR="003D584E">
              <w:rPr>
                <w:vertAlign w:val="superscript"/>
              </w:rPr>
              <w:t xml:space="preserve"> </w:t>
            </w:r>
            <w:r w:rsidR="003D584E">
              <w:t>(IQR)</w:t>
            </w:r>
          </w:p>
        </w:tc>
        <w:tc>
          <w:tcPr>
            <w:tcW w:w="2972" w:type="dxa"/>
            <w:gridSpan w:val="2"/>
          </w:tcPr>
          <w:p w14:paraId="254EE150" w14:textId="77777777" w:rsidR="00DE21F7" w:rsidRDefault="00DE21F7" w:rsidP="00066627">
            <w:pPr>
              <w:jc w:val="center"/>
            </w:pPr>
            <w:r>
              <w:t>4 (3-6)</w:t>
            </w:r>
          </w:p>
        </w:tc>
        <w:tc>
          <w:tcPr>
            <w:tcW w:w="2642" w:type="dxa"/>
          </w:tcPr>
          <w:p w14:paraId="5E269181" w14:textId="77777777" w:rsidR="00DE21F7" w:rsidRDefault="00DE21F7" w:rsidP="00066627">
            <w:pPr>
              <w:jc w:val="center"/>
            </w:pPr>
            <w:r>
              <w:t>4 (3-8)</w:t>
            </w:r>
          </w:p>
        </w:tc>
      </w:tr>
      <w:tr w:rsidR="00C6556A" w14:paraId="7CEA28DA" w14:textId="77777777" w:rsidTr="003D584E">
        <w:tc>
          <w:tcPr>
            <w:tcW w:w="3402" w:type="dxa"/>
          </w:tcPr>
          <w:p w14:paraId="50DBFBBE" w14:textId="77777777" w:rsidR="00C6556A" w:rsidRPr="00B53A3B" w:rsidRDefault="00C6556A" w:rsidP="003E7742">
            <w:pPr>
              <w:rPr>
                <w:vertAlign w:val="superscript"/>
              </w:rPr>
            </w:pPr>
            <w:r>
              <w:t>Charlson Comorbidity Index</w:t>
            </w:r>
            <w:r w:rsidR="00B53A3B">
              <w:rPr>
                <w:vertAlign w:val="superscript"/>
              </w:rPr>
              <w:t>b</w:t>
            </w:r>
            <w:r w:rsidR="003D584E">
              <w:rPr>
                <w:vertAlign w:val="superscript"/>
              </w:rPr>
              <w:t xml:space="preserve"> </w:t>
            </w:r>
            <w:r w:rsidR="003D584E">
              <w:t>(IQR)</w:t>
            </w:r>
          </w:p>
        </w:tc>
        <w:tc>
          <w:tcPr>
            <w:tcW w:w="2972" w:type="dxa"/>
            <w:gridSpan w:val="2"/>
          </w:tcPr>
          <w:p w14:paraId="225590A0" w14:textId="77777777" w:rsidR="00C6556A" w:rsidRDefault="00DE21F7" w:rsidP="00066627">
            <w:pPr>
              <w:jc w:val="center"/>
            </w:pPr>
            <w:r>
              <w:t>7 (6-9)</w:t>
            </w:r>
          </w:p>
        </w:tc>
        <w:tc>
          <w:tcPr>
            <w:tcW w:w="2642" w:type="dxa"/>
          </w:tcPr>
          <w:p w14:paraId="479A137B" w14:textId="77777777" w:rsidR="00C6556A" w:rsidRDefault="00DE21F7" w:rsidP="00066627">
            <w:pPr>
              <w:jc w:val="center"/>
            </w:pPr>
            <w:r>
              <w:t>8 (7-9)</w:t>
            </w:r>
          </w:p>
        </w:tc>
      </w:tr>
      <w:tr w:rsidR="00C6556A" w14:paraId="5CDFEF0C" w14:textId="77777777" w:rsidTr="003D584E">
        <w:tc>
          <w:tcPr>
            <w:tcW w:w="3402" w:type="dxa"/>
          </w:tcPr>
          <w:p w14:paraId="3E2E24DD" w14:textId="77777777" w:rsidR="00DE21F7" w:rsidRDefault="00C6556A" w:rsidP="00853A68">
            <w:r>
              <w:t>BMI</w:t>
            </w:r>
            <w:r w:rsidR="00853A68">
              <w:t xml:space="preserve">       </w:t>
            </w:r>
            <w:r w:rsidR="00DE21F7">
              <w:t>&lt;18.5</w:t>
            </w:r>
          </w:p>
          <w:p w14:paraId="0B48FAE5" w14:textId="77777777" w:rsidR="00DE21F7" w:rsidRDefault="00DE21F7" w:rsidP="00066627">
            <w:pPr>
              <w:ind w:left="720"/>
            </w:pPr>
            <w:r>
              <w:t>18.6 – 25</w:t>
            </w:r>
          </w:p>
          <w:p w14:paraId="09CDD70C" w14:textId="77777777" w:rsidR="00DE21F7" w:rsidRDefault="00DE21F7" w:rsidP="00066627">
            <w:pPr>
              <w:ind w:left="720"/>
            </w:pPr>
            <w:r>
              <w:t>&gt;25</w:t>
            </w:r>
          </w:p>
        </w:tc>
        <w:tc>
          <w:tcPr>
            <w:tcW w:w="2972" w:type="dxa"/>
            <w:gridSpan w:val="2"/>
          </w:tcPr>
          <w:p w14:paraId="38BF8F26" w14:textId="77777777" w:rsidR="00C6556A" w:rsidRDefault="00853A68" w:rsidP="00066627">
            <w:pPr>
              <w:jc w:val="center"/>
            </w:pPr>
            <w:r>
              <w:t>3</w:t>
            </w:r>
          </w:p>
          <w:p w14:paraId="27E36997" w14:textId="77777777" w:rsidR="00DE21F7" w:rsidRDefault="00853A68" w:rsidP="00066627">
            <w:pPr>
              <w:jc w:val="center"/>
            </w:pPr>
            <w:r>
              <w:t>27</w:t>
            </w:r>
          </w:p>
          <w:p w14:paraId="5A5695F4" w14:textId="77777777" w:rsidR="00DE21F7" w:rsidRDefault="00853A68" w:rsidP="00853A68">
            <w:pPr>
              <w:jc w:val="center"/>
            </w:pPr>
            <w:r>
              <w:t>20</w:t>
            </w:r>
          </w:p>
        </w:tc>
        <w:tc>
          <w:tcPr>
            <w:tcW w:w="2642" w:type="dxa"/>
          </w:tcPr>
          <w:p w14:paraId="46C39226" w14:textId="77777777" w:rsidR="00C6556A" w:rsidRDefault="00853A68" w:rsidP="00066627">
            <w:pPr>
              <w:jc w:val="center"/>
            </w:pPr>
            <w:r>
              <w:t>3</w:t>
            </w:r>
          </w:p>
          <w:p w14:paraId="57CA93D8" w14:textId="77777777" w:rsidR="00DE21F7" w:rsidRDefault="00853A68" w:rsidP="00066627">
            <w:pPr>
              <w:jc w:val="center"/>
            </w:pPr>
            <w:r>
              <w:t>25</w:t>
            </w:r>
          </w:p>
          <w:p w14:paraId="1196AFB8" w14:textId="77777777" w:rsidR="00DE21F7" w:rsidRDefault="00853A68" w:rsidP="00853A68">
            <w:pPr>
              <w:jc w:val="center"/>
            </w:pPr>
            <w:r>
              <w:t>22</w:t>
            </w:r>
          </w:p>
        </w:tc>
      </w:tr>
      <w:tr w:rsidR="00C6556A" w14:paraId="282C45A9" w14:textId="77777777" w:rsidTr="003D584E">
        <w:tc>
          <w:tcPr>
            <w:tcW w:w="3402" w:type="dxa"/>
          </w:tcPr>
          <w:p w14:paraId="15E28AF6" w14:textId="77777777" w:rsidR="00C6556A" w:rsidRDefault="00C6556A" w:rsidP="00066627">
            <w:r>
              <w:t>Number of medications</w:t>
            </w:r>
          </w:p>
          <w:p w14:paraId="2EF9AC8D" w14:textId="77777777" w:rsidR="00B53A3B" w:rsidRDefault="00B53A3B" w:rsidP="00066627">
            <w:pPr>
              <w:ind w:left="720"/>
            </w:pPr>
            <w:r>
              <w:t>0-5</w:t>
            </w:r>
          </w:p>
          <w:p w14:paraId="3B5D6501" w14:textId="77777777" w:rsidR="00B53A3B" w:rsidRDefault="00B53A3B" w:rsidP="00066627">
            <w:pPr>
              <w:ind w:left="720"/>
            </w:pPr>
            <w:r>
              <w:t>6-10</w:t>
            </w:r>
          </w:p>
          <w:p w14:paraId="08F8B1A8" w14:textId="77777777" w:rsidR="00B53A3B" w:rsidRDefault="00B53A3B" w:rsidP="00066627">
            <w:pPr>
              <w:ind w:left="720"/>
            </w:pPr>
            <w:r>
              <w:t xml:space="preserve">&gt;10 </w:t>
            </w:r>
          </w:p>
        </w:tc>
        <w:tc>
          <w:tcPr>
            <w:tcW w:w="2972" w:type="dxa"/>
            <w:gridSpan w:val="2"/>
          </w:tcPr>
          <w:p w14:paraId="47C428C9" w14:textId="77777777" w:rsidR="00C6556A" w:rsidRDefault="00C6556A" w:rsidP="00066627">
            <w:pPr>
              <w:jc w:val="center"/>
            </w:pPr>
          </w:p>
          <w:p w14:paraId="4B5D8E0C" w14:textId="77777777" w:rsidR="00B53A3B" w:rsidRDefault="00B53A3B" w:rsidP="00066627">
            <w:pPr>
              <w:jc w:val="center"/>
            </w:pPr>
            <w:r>
              <w:t>14 (36%)</w:t>
            </w:r>
          </w:p>
          <w:p w14:paraId="5F1F32D5" w14:textId="77777777" w:rsidR="00B53A3B" w:rsidRDefault="00B53A3B" w:rsidP="00066627">
            <w:pPr>
              <w:jc w:val="center"/>
            </w:pPr>
            <w:r>
              <w:t>22(44%)</w:t>
            </w:r>
          </w:p>
          <w:p w14:paraId="4AEDF25D" w14:textId="77777777" w:rsidR="00B53A3B" w:rsidRDefault="00B53A3B" w:rsidP="00066627">
            <w:pPr>
              <w:jc w:val="center"/>
            </w:pPr>
            <w:r>
              <w:t>14 (28%)</w:t>
            </w:r>
          </w:p>
        </w:tc>
        <w:tc>
          <w:tcPr>
            <w:tcW w:w="2642" w:type="dxa"/>
          </w:tcPr>
          <w:p w14:paraId="2577C396" w14:textId="77777777" w:rsidR="00C6556A" w:rsidRDefault="00C6556A" w:rsidP="00066627">
            <w:pPr>
              <w:jc w:val="center"/>
            </w:pPr>
          </w:p>
          <w:p w14:paraId="7E97173F" w14:textId="77777777" w:rsidR="00B53A3B" w:rsidRDefault="00B53A3B" w:rsidP="00066627">
            <w:pPr>
              <w:jc w:val="center"/>
            </w:pPr>
            <w:r>
              <w:t>16 (32%)</w:t>
            </w:r>
          </w:p>
          <w:p w14:paraId="0563D037" w14:textId="77777777" w:rsidR="00B53A3B" w:rsidRDefault="00B53A3B" w:rsidP="00066627">
            <w:pPr>
              <w:jc w:val="center"/>
            </w:pPr>
            <w:r>
              <w:t>21 (42%)</w:t>
            </w:r>
          </w:p>
          <w:p w14:paraId="61377910" w14:textId="77777777" w:rsidR="00B53A3B" w:rsidRDefault="00B53A3B" w:rsidP="00066627">
            <w:pPr>
              <w:jc w:val="center"/>
            </w:pPr>
            <w:r>
              <w:t>13 (26%)</w:t>
            </w:r>
          </w:p>
        </w:tc>
      </w:tr>
      <w:tr w:rsidR="00C6556A" w14:paraId="6FC98CFD" w14:textId="77777777" w:rsidTr="003D584E">
        <w:tc>
          <w:tcPr>
            <w:tcW w:w="3402" w:type="dxa"/>
          </w:tcPr>
          <w:p w14:paraId="45793EFC" w14:textId="77777777" w:rsidR="00C6556A" w:rsidRDefault="00C6556A" w:rsidP="00066627">
            <w:r>
              <w:t>Frail scale</w:t>
            </w:r>
          </w:p>
          <w:p w14:paraId="5772142D" w14:textId="77777777" w:rsidR="004D0325" w:rsidRDefault="004D0325" w:rsidP="00066627">
            <w:pPr>
              <w:ind w:left="720"/>
            </w:pPr>
            <w:r>
              <w:t>Not frail</w:t>
            </w:r>
          </w:p>
          <w:p w14:paraId="4E7CD8E4" w14:textId="77777777" w:rsidR="004D0325" w:rsidRDefault="004D0325" w:rsidP="00066627">
            <w:pPr>
              <w:ind w:left="720"/>
            </w:pPr>
            <w:r>
              <w:t>Pre-frail</w:t>
            </w:r>
          </w:p>
          <w:p w14:paraId="269974CD" w14:textId="77777777" w:rsidR="004D0325" w:rsidRDefault="004D0325" w:rsidP="00066627">
            <w:pPr>
              <w:ind w:left="720"/>
            </w:pPr>
            <w:r>
              <w:t>Frail</w:t>
            </w:r>
          </w:p>
        </w:tc>
        <w:tc>
          <w:tcPr>
            <w:tcW w:w="2972" w:type="dxa"/>
            <w:gridSpan w:val="2"/>
          </w:tcPr>
          <w:p w14:paraId="6822AB5F" w14:textId="77777777" w:rsidR="00C6556A" w:rsidRDefault="00C6556A" w:rsidP="00066627">
            <w:pPr>
              <w:jc w:val="center"/>
            </w:pPr>
          </w:p>
          <w:p w14:paraId="15153F9E" w14:textId="77777777" w:rsidR="004D0325" w:rsidRDefault="004D0325" w:rsidP="00066627">
            <w:pPr>
              <w:jc w:val="center"/>
            </w:pPr>
            <w:r>
              <w:t>8</w:t>
            </w:r>
            <w:r w:rsidR="00B53A3B">
              <w:t xml:space="preserve"> (17%)</w:t>
            </w:r>
          </w:p>
          <w:p w14:paraId="6B365DA6" w14:textId="77777777" w:rsidR="004D0325" w:rsidRDefault="004D0325" w:rsidP="00066627">
            <w:pPr>
              <w:jc w:val="center"/>
            </w:pPr>
            <w:r>
              <w:t>20</w:t>
            </w:r>
            <w:r w:rsidR="00B53A3B">
              <w:t xml:space="preserve"> (44%)</w:t>
            </w:r>
          </w:p>
          <w:p w14:paraId="1FB38D90" w14:textId="77777777" w:rsidR="004D0325" w:rsidRDefault="004D0325" w:rsidP="00066627">
            <w:pPr>
              <w:jc w:val="center"/>
            </w:pPr>
            <w:r>
              <w:t>18</w:t>
            </w:r>
            <w:r w:rsidR="00B53A3B">
              <w:t xml:space="preserve"> (39%)</w:t>
            </w:r>
          </w:p>
        </w:tc>
        <w:tc>
          <w:tcPr>
            <w:tcW w:w="2642" w:type="dxa"/>
          </w:tcPr>
          <w:p w14:paraId="464A8249" w14:textId="77777777" w:rsidR="00C6556A" w:rsidRDefault="00C6556A" w:rsidP="00066627">
            <w:pPr>
              <w:jc w:val="center"/>
            </w:pPr>
          </w:p>
          <w:p w14:paraId="33751478" w14:textId="77777777" w:rsidR="004D0325" w:rsidRDefault="004D0325" w:rsidP="00066627">
            <w:pPr>
              <w:jc w:val="center"/>
            </w:pPr>
            <w:r>
              <w:t>0</w:t>
            </w:r>
            <w:r w:rsidR="00B53A3B">
              <w:t xml:space="preserve"> </w:t>
            </w:r>
          </w:p>
          <w:p w14:paraId="2D9F134A" w14:textId="77777777" w:rsidR="004D0325" w:rsidRDefault="004D0325" w:rsidP="00066627">
            <w:pPr>
              <w:jc w:val="center"/>
            </w:pPr>
            <w:r>
              <w:t>20</w:t>
            </w:r>
            <w:r w:rsidR="00B53A3B">
              <w:t xml:space="preserve"> (41%)</w:t>
            </w:r>
          </w:p>
          <w:p w14:paraId="4AB3D39A" w14:textId="77777777" w:rsidR="004D0325" w:rsidRDefault="004D0325" w:rsidP="00066627">
            <w:pPr>
              <w:jc w:val="center"/>
            </w:pPr>
            <w:r>
              <w:t>29</w:t>
            </w:r>
            <w:r w:rsidR="00B53A3B">
              <w:t xml:space="preserve"> (59%)</w:t>
            </w:r>
          </w:p>
        </w:tc>
      </w:tr>
      <w:tr w:rsidR="00C6556A" w14:paraId="7F98FB33" w14:textId="77777777" w:rsidTr="003D584E">
        <w:tc>
          <w:tcPr>
            <w:tcW w:w="3402" w:type="dxa"/>
          </w:tcPr>
          <w:p w14:paraId="2232C225" w14:textId="77777777" w:rsidR="00C6556A" w:rsidRDefault="00C6556A" w:rsidP="00066627">
            <w:r>
              <w:t>Gait speed</w:t>
            </w:r>
            <w:r w:rsidR="00B53A3B">
              <w:rPr>
                <w:vertAlign w:val="superscript"/>
              </w:rPr>
              <w:t>a</w:t>
            </w:r>
            <w:r w:rsidR="004D0325">
              <w:t xml:space="preserve"> (m/s)</w:t>
            </w:r>
          </w:p>
        </w:tc>
        <w:tc>
          <w:tcPr>
            <w:tcW w:w="2972" w:type="dxa"/>
            <w:gridSpan w:val="2"/>
          </w:tcPr>
          <w:p w14:paraId="104EBF37" w14:textId="77777777" w:rsidR="00C6556A" w:rsidRDefault="004D0325" w:rsidP="00066627">
            <w:pPr>
              <w:jc w:val="center"/>
            </w:pPr>
            <w:r>
              <w:t>0.6 (0.4-0.7)</w:t>
            </w:r>
          </w:p>
        </w:tc>
        <w:tc>
          <w:tcPr>
            <w:tcW w:w="2642" w:type="dxa"/>
          </w:tcPr>
          <w:p w14:paraId="380A562E" w14:textId="77777777" w:rsidR="00C6556A" w:rsidRDefault="004D0325" w:rsidP="00066627">
            <w:pPr>
              <w:jc w:val="center"/>
            </w:pPr>
            <w:r>
              <w:t>0.5 (0.3-0.7)</w:t>
            </w:r>
          </w:p>
        </w:tc>
      </w:tr>
      <w:tr w:rsidR="00C6556A" w14:paraId="6738758E" w14:textId="77777777" w:rsidTr="003D584E">
        <w:tc>
          <w:tcPr>
            <w:tcW w:w="3402" w:type="dxa"/>
          </w:tcPr>
          <w:p w14:paraId="2AE9C139" w14:textId="77777777" w:rsidR="00C6556A" w:rsidRDefault="00C6556A" w:rsidP="00066627">
            <w:r>
              <w:t>Grip strength</w:t>
            </w:r>
            <w:r w:rsidR="00B53A3B">
              <w:rPr>
                <w:vertAlign w:val="superscript"/>
              </w:rPr>
              <w:t>a</w:t>
            </w:r>
            <w:r w:rsidR="004D0325">
              <w:t xml:space="preserve"> (kg)</w:t>
            </w:r>
          </w:p>
          <w:p w14:paraId="64A67E8C" w14:textId="77777777" w:rsidR="004D0325" w:rsidRDefault="004D0325" w:rsidP="00066627">
            <w:pPr>
              <w:ind w:left="720"/>
            </w:pPr>
            <w:r>
              <w:t>Men</w:t>
            </w:r>
          </w:p>
          <w:p w14:paraId="6251AEB4" w14:textId="77777777" w:rsidR="004D0325" w:rsidRDefault="004D0325" w:rsidP="00066627">
            <w:pPr>
              <w:ind w:left="720"/>
            </w:pPr>
            <w:r>
              <w:t>Women</w:t>
            </w:r>
          </w:p>
        </w:tc>
        <w:tc>
          <w:tcPr>
            <w:tcW w:w="2972" w:type="dxa"/>
            <w:gridSpan w:val="2"/>
          </w:tcPr>
          <w:p w14:paraId="72A8142B" w14:textId="77777777" w:rsidR="00C6556A" w:rsidRDefault="00C6556A" w:rsidP="00066627">
            <w:pPr>
              <w:jc w:val="center"/>
            </w:pPr>
          </w:p>
          <w:p w14:paraId="351A9B3A" w14:textId="77777777" w:rsidR="004D0325" w:rsidRDefault="004D0325" w:rsidP="00066627">
            <w:pPr>
              <w:jc w:val="center"/>
            </w:pPr>
            <w:r>
              <w:t>23.5 ± 7.2</w:t>
            </w:r>
          </w:p>
          <w:p w14:paraId="58C1BF3C" w14:textId="77777777" w:rsidR="004D0325" w:rsidRDefault="004D0325" w:rsidP="00066627">
            <w:pPr>
              <w:jc w:val="center"/>
            </w:pPr>
            <w:r>
              <w:t>13.8 ± 3.9</w:t>
            </w:r>
          </w:p>
        </w:tc>
        <w:tc>
          <w:tcPr>
            <w:tcW w:w="2642" w:type="dxa"/>
          </w:tcPr>
          <w:p w14:paraId="1BD23F5C" w14:textId="77777777" w:rsidR="00C6556A" w:rsidRDefault="00C6556A" w:rsidP="00066627">
            <w:pPr>
              <w:jc w:val="center"/>
            </w:pPr>
          </w:p>
          <w:p w14:paraId="6BD568BD" w14:textId="77777777" w:rsidR="004D0325" w:rsidRDefault="004D0325" w:rsidP="00066627">
            <w:pPr>
              <w:jc w:val="center"/>
            </w:pPr>
            <w:r>
              <w:t>22.4 ± 7.7</w:t>
            </w:r>
          </w:p>
          <w:p w14:paraId="751FFCF7" w14:textId="77777777" w:rsidR="004D0325" w:rsidRDefault="004D0325" w:rsidP="00066627">
            <w:pPr>
              <w:jc w:val="center"/>
            </w:pPr>
            <w:r>
              <w:t>13.9 ± 6.9</w:t>
            </w:r>
          </w:p>
        </w:tc>
      </w:tr>
      <w:tr w:rsidR="003E179A" w14:paraId="393C718F" w14:textId="77777777" w:rsidTr="003E179A">
        <w:tc>
          <w:tcPr>
            <w:tcW w:w="3402" w:type="dxa"/>
            <w:shd w:val="clear" w:color="auto" w:fill="D0CECE" w:themeFill="background2" w:themeFillShade="E6"/>
          </w:tcPr>
          <w:p w14:paraId="6CBED4E2" w14:textId="0CD25349" w:rsidR="003E179A" w:rsidRDefault="003E179A" w:rsidP="003E179A">
            <w:r>
              <w:t>Outcome measures</w:t>
            </w:r>
          </w:p>
        </w:tc>
        <w:tc>
          <w:tcPr>
            <w:tcW w:w="2972" w:type="dxa"/>
            <w:gridSpan w:val="2"/>
            <w:shd w:val="clear" w:color="auto" w:fill="D0CECE" w:themeFill="background2" w:themeFillShade="E6"/>
          </w:tcPr>
          <w:p w14:paraId="6FF9C8C0" w14:textId="7BD1CB71" w:rsidR="003E179A" w:rsidRDefault="003E179A" w:rsidP="003E179A">
            <w:pPr>
              <w:jc w:val="center"/>
            </w:pPr>
            <w:r>
              <w:t>Baseline phase</w:t>
            </w:r>
          </w:p>
        </w:tc>
        <w:tc>
          <w:tcPr>
            <w:tcW w:w="2642" w:type="dxa"/>
            <w:shd w:val="clear" w:color="auto" w:fill="D0CECE" w:themeFill="background2" w:themeFillShade="E6"/>
          </w:tcPr>
          <w:p w14:paraId="5C9773A5" w14:textId="3A76A989" w:rsidR="003E179A" w:rsidRDefault="003E179A" w:rsidP="003E179A">
            <w:pPr>
              <w:jc w:val="center"/>
            </w:pPr>
            <w:r>
              <w:t>Intervention phase</w:t>
            </w:r>
          </w:p>
        </w:tc>
      </w:tr>
      <w:tr w:rsidR="003E179A" w14:paraId="66AAB843" w14:textId="77777777" w:rsidTr="003D584E">
        <w:tc>
          <w:tcPr>
            <w:tcW w:w="3402" w:type="dxa"/>
          </w:tcPr>
          <w:p w14:paraId="7A657855" w14:textId="3E6BD701" w:rsidR="003E179A" w:rsidRDefault="003E179A" w:rsidP="003E179A">
            <w:r>
              <w:t>Daily step count</w:t>
            </w:r>
            <w:r>
              <w:rPr>
                <w:vertAlign w:val="superscript"/>
              </w:rPr>
              <w:t>b</w:t>
            </w:r>
            <w:r>
              <w:t xml:space="preserve"> (steps) </w:t>
            </w:r>
          </w:p>
        </w:tc>
        <w:tc>
          <w:tcPr>
            <w:tcW w:w="2972" w:type="dxa"/>
            <w:gridSpan w:val="2"/>
          </w:tcPr>
          <w:p w14:paraId="21C63FBB" w14:textId="4A241415" w:rsidR="003E179A" w:rsidRDefault="003E179A" w:rsidP="003E179A">
            <w:pPr>
              <w:jc w:val="center"/>
            </w:pPr>
            <w:r>
              <w:t>636 (298-1468)</w:t>
            </w:r>
            <w:r w:rsidRPr="00D82F72">
              <w:rPr>
                <w:vertAlign w:val="superscript"/>
              </w:rPr>
              <w:t>c</w:t>
            </w:r>
          </w:p>
        </w:tc>
        <w:tc>
          <w:tcPr>
            <w:tcW w:w="2642" w:type="dxa"/>
          </w:tcPr>
          <w:p w14:paraId="4D879D4F" w14:textId="652357D9" w:rsidR="003E179A" w:rsidRDefault="003E179A" w:rsidP="003E179A">
            <w:pPr>
              <w:jc w:val="center"/>
            </w:pPr>
            <w:r>
              <w:t>912 (295-1824)</w:t>
            </w:r>
            <w:r w:rsidRPr="00D82F72">
              <w:rPr>
                <w:vertAlign w:val="superscript"/>
              </w:rPr>
              <w:t>d</w:t>
            </w:r>
          </w:p>
        </w:tc>
      </w:tr>
      <w:tr w:rsidR="003E179A" w14:paraId="3C4E7956" w14:textId="77777777" w:rsidTr="003D584E">
        <w:tc>
          <w:tcPr>
            <w:tcW w:w="3402" w:type="dxa"/>
          </w:tcPr>
          <w:p w14:paraId="58288008" w14:textId="29919BE7" w:rsidR="003E179A" w:rsidRDefault="003E179A" w:rsidP="003E179A">
            <w:r>
              <w:t>Length of hospital stay (days)</w:t>
            </w:r>
          </w:p>
        </w:tc>
        <w:tc>
          <w:tcPr>
            <w:tcW w:w="2972" w:type="dxa"/>
            <w:gridSpan w:val="2"/>
          </w:tcPr>
          <w:p w14:paraId="24C4A1A7" w14:textId="5216C795" w:rsidR="003E179A" w:rsidRDefault="003E179A" w:rsidP="003E179A">
            <w:pPr>
              <w:jc w:val="center"/>
            </w:pPr>
            <w:r>
              <w:t>15.5 (8 – 22.5)</w:t>
            </w:r>
          </w:p>
        </w:tc>
        <w:tc>
          <w:tcPr>
            <w:tcW w:w="2642" w:type="dxa"/>
          </w:tcPr>
          <w:p w14:paraId="267A48FB" w14:textId="4EF370BA" w:rsidR="003E179A" w:rsidRDefault="003E179A" w:rsidP="003E179A">
            <w:pPr>
              <w:jc w:val="center"/>
            </w:pPr>
            <w:r>
              <w:t>15 (7 – 28)</w:t>
            </w:r>
          </w:p>
        </w:tc>
      </w:tr>
      <w:tr w:rsidR="003E179A" w14:paraId="71DB67AF" w14:textId="77777777" w:rsidTr="003D584E">
        <w:tc>
          <w:tcPr>
            <w:tcW w:w="3402" w:type="dxa"/>
          </w:tcPr>
          <w:p w14:paraId="0CAC2E74" w14:textId="0925ABD3" w:rsidR="003E179A" w:rsidRDefault="003E179A" w:rsidP="003E179A">
            <w:r>
              <w:t>Readmission in 1 month</w:t>
            </w:r>
            <w:r>
              <w:rPr>
                <w:vertAlign w:val="superscript"/>
              </w:rPr>
              <w:t>b</w:t>
            </w:r>
            <w:r>
              <w:t xml:space="preserve"> (days)</w:t>
            </w:r>
          </w:p>
        </w:tc>
        <w:tc>
          <w:tcPr>
            <w:tcW w:w="2972" w:type="dxa"/>
            <w:gridSpan w:val="2"/>
          </w:tcPr>
          <w:p w14:paraId="447EBCC8" w14:textId="053D6BE3" w:rsidR="003E179A" w:rsidRDefault="003E179A" w:rsidP="003E179A">
            <w:pPr>
              <w:jc w:val="center"/>
            </w:pPr>
            <w:r>
              <w:t>15 (30%)</w:t>
            </w:r>
          </w:p>
        </w:tc>
        <w:tc>
          <w:tcPr>
            <w:tcW w:w="2642" w:type="dxa"/>
          </w:tcPr>
          <w:p w14:paraId="4D1D232E" w14:textId="206099B7" w:rsidR="003E179A" w:rsidRDefault="003E179A" w:rsidP="003E179A">
            <w:pPr>
              <w:jc w:val="center"/>
            </w:pPr>
            <w:r>
              <w:t>9 (18%)</w:t>
            </w:r>
          </w:p>
        </w:tc>
      </w:tr>
    </w:tbl>
    <w:p w14:paraId="21073CB5" w14:textId="7D2D4DA8" w:rsidR="00503BE6" w:rsidRPr="003E179A" w:rsidRDefault="003D584E" w:rsidP="003E179A">
      <w:pPr>
        <w:spacing w:line="240" w:lineRule="auto"/>
        <w:rPr>
          <w:sz w:val="20"/>
          <w:szCs w:val="20"/>
        </w:rPr>
      </w:pPr>
      <w:r w:rsidRPr="003D584E">
        <w:rPr>
          <w:sz w:val="20"/>
          <w:szCs w:val="20"/>
        </w:rPr>
        <w:t xml:space="preserve">N = number of participants; a: mean; b: median; ±: standard deviation; </w:t>
      </w:r>
      <w:r>
        <w:rPr>
          <w:sz w:val="20"/>
          <w:szCs w:val="20"/>
        </w:rPr>
        <w:t>IQR: interquartile range;</w:t>
      </w:r>
      <w:r w:rsidR="003E7742">
        <w:rPr>
          <w:sz w:val="20"/>
          <w:szCs w:val="20"/>
        </w:rPr>
        <w:t xml:space="preserve"> MMSE: Mini mental state examination;</w:t>
      </w:r>
      <w:r>
        <w:rPr>
          <w:sz w:val="20"/>
          <w:szCs w:val="20"/>
        </w:rPr>
        <w:t xml:space="preserve"> BMI: basal metabolic index; %: percentage; </w:t>
      </w:r>
      <w:r w:rsidRPr="003D584E">
        <w:rPr>
          <w:sz w:val="20"/>
          <w:szCs w:val="20"/>
        </w:rPr>
        <w:t>m/s: metre per second; kg: kilogram</w:t>
      </w:r>
      <w:r w:rsidR="003E179A">
        <w:rPr>
          <w:sz w:val="20"/>
          <w:szCs w:val="20"/>
        </w:rPr>
        <w:t xml:space="preserve">; c: n </w:t>
      </w:r>
      <w:r w:rsidR="00D82F72">
        <w:rPr>
          <w:sz w:val="20"/>
          <w:szCs w:val="20"/>
        </w:rPr>
        <w:t>=</w:t>
      </w:r>
      <w:r w:rsidR="003E179A">
        <w:rPr>
          <w:sz w:val="20"/>
          <w:szCs w:val="20"/>
        </w:rPr>
        <w:t xml:space="preserve"> </w:t>
      </w:r>
      <w:r w:rsidR="00D82F72">
        <w:rPr>
          <w:sz w:val="20"/>
          <w:szCs w:val="20"/>
        </w:rPr>
        <w:t>42; d: n = 44</w:t>
      </w:r>
      <w:r w:rsidR="00503BE6">
        <w:br w:type="page"/>
      </w:r>
    </w:p>
    <w:p w14:paraId="2DB0AFCA" w14:textId="77777777" w:rsidR="00E40C7A" w:rsidRDefault="00E40C7A" w:rsidP="00707742">
      <w:pPr>
        <w:spacing w:line="360" w:lineRule="auto"/>
      </w:pPr>
      <w:r>
        <w:t>Figure 1 Participant recruitment flow diagram</w:t>
      </w:r>
    </w:p>
    <w:p w14:paraId="6E54AF86" w14:textId="77777777" w:rsidR="00503BE6" w:rsidRDefault="00503BE6" w:rsidP="00707742">
      <w:pPr>
        <w:spacing w:line="360" w:lineRule="auto"/>
      </w:pPr>
      <w:r>
        <w:rPr>
          <w:noProof/>
          <w:lang w:eastAsia="en-GB"/>
        </w:rPr>
        <mc:AlternateContent>
          <mc:Choice Requires="wps">
            <w:drawing>
              <wp:anchor distT="0" distB="0" distL="114300" distR="114300" simplePos="0" relativeHeight="251632128" behindDoc="0" locked="0" layoutInCell="1" allowOverlap="1" wp14:anchorId="0EBEC9BA" wp14:editId="484D92BA">
                <wp:simplePos x="0" y="0"/>
                <wp:positionH relativeFrom="column">
                  <wp:posOffset>1980565</wp:posOffset>
                </wp:positionH>
                <wp:positionV relativeFrom="paragraph">
                  <wp:posOffset>246380</wp:posOffset>
                </wp:positionV>
                <wp:extent cx="1762125" cy="30480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1762125" cy="304800"/>
                        </a:xfrm>
                        <a:prstGeom prst="rect">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8045B08" w14:textId="77777777" w:rsidR="00093FC2" w:rsidRPr="00E26E3E" w:rsidRDefault="00093FC2" w:rsidP="00E26E3E">
                            <w:pPr>
                              <w:jc w:val="center"/>
                              <w:rPr>
                                <w:color w:val="000000" w:themeColor="text1"/>
                              </w:rPr>
                            </w:pPr>
                            <w:r w:rsidRPr="00E26E3E">
                              <w:rPr>
                                <w:color w:val="000000" w:themeColor="text1"/>
                              </w:rPr>
                              <w:t>Participant recru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EBEC9BA" id="Rectangle 1" o:spid="_x0000_s1026" style="position:absolute;margin-left:155.95pt;margin-top:19.4pt;width:138.75pt;height:24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" fillcolor="#d8d8d8 [2732]" strokecolor="#1f4d78 [1604]" strokeweight="1pt">
                <v:textbox>
                  <w:txbxContent>
                    <w:p w14:paraId="58045B08" w14:textId="77777777" w:rsidR="00093FC2" w:rsidRPr="00E26E3E" w:rsidRDefault="00093FC2" w:rsidP="00E26E3E">
                      <w:pPr>
                        <w:jc w:val="center"/>
                        <w:rPr>
                          <w:color w:val="000000" w:themeColor="text1"/>
                        </w:rPr>
                      </w:pPr>
                      <w:r w:rsidRPr="00E26E3E">
                        <w:rPr>
                          <w:color w:val="000000" w:themeColor="text1"/>
                        </w:rPr>
                        <w:t>Participant recruitment</w:t>
                      </w:r>
                    </w:p>
                  </w:txbxContent>
                </v:textbox>
              </v:rect>
            </w:pict>
          </mc:Fallback>
        </mc:AlternateContent>
      </w:r>
    </w:p>
    <w:p w14:paraId="41DE8B09" w14:textId="6456F6AE" w:rsidR="00E40C7A" w:rsidRDefault="00160D0B" w:rsidP="00E26E3E">
      <w:pPr>
        <w:spacing w:line="360" w:lineRule="auto"/>
        <w:ind w:left="720"/>
        <w:jc w:val="center"/>
      </w:pPr>
      <w:r>
        <w:rPr>
          <w:noProof/>
          <w:lang w:eastAsia="en-GB"/>
        </w:rPr>
        <mc:AlternateContent>
          <mc:Choice Requires="wps">
            <w:drawing>
              <wp:anchor distT="0" distB="0" distL="114300" distR="114300" simplePos="0" relativeHeight="251633152" behindDoc="0" locked="0" layoutInCell="1" allowOverlap="1" wp14:anchorId="56345570" wp14:editId="011B471A">
                <wp:simplePos x="0" y="0"/>
                <wp:positionH relativeFrom="column">
                  <wp:posOffset>4057650</wp:posOffset>
                </wp:positionH>
                <wp:positionV relativeFrom="paragraph">
                  <wp:posOffset>1057275</wp:posOffset>
                </wp:positionV>
                <wp:extent cx="1628775" cy="4762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628775" cy="47625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BFCA7B0" w14:textId="7882B4BA" w:rsidR="00093FC2" w:rsidRPr="00D63837" w:rsidRDefault="00F1309A" w:rsidP="002259D4">
                            <w:pPr>
                              <w:spacing w:line="240" w:lineRule="auto"/>
                              <w:jc w:val="center"/>
                              <w:rPr>
                                <w:color w:val="000000" w:themeColor="text1"/>
                              </w:rPr>
                            </w:pPr>
                            <w:r>
                              <w:rPr>
                                <w:b/>
                                <w:bCs/>
                                <w:color w:val="000000" w:themeColor="text1"/>
                              </w:rPr>
                              <w:t xml:space="preserve">26 </w:t>
                            </w:r>
                            <w:r w:rsidR="001E3B2F">
                              <w:rPr>
                                <w:color w:val="000000" w:themeColor="text1"/>
                              </w:rPr>
                              <w:t>expressed interest,</w:t>
                            </w:r>
                            <w:r w:rsidR="00093FC2">
                              <w:rPr>
                                <w:color w:val="000000" w:themeColor="text1"/>
                              </w:rPr>
                              <w:t xml:space="preserve"> </w:t>
                            </w:r>
                            <w:r w:rsidR="001E3B2F" w:rsidRPr="001E3B2F">
                              <w:rPr>
                                <w:b/>
                                <w:bCs/>
                                <w:color w:val="000000" w:themeColor="text1"/>
                              </w:rPr>
                              <w:t>17</w:t>
                            </w:r>
                            <w:r w:rsidR="001E3B2F">
                              <w:rPr>
                                <w:color w:val="000000" w:themeColor="text1"/>
                              </w:rPr>
                              <w:t xml:space="preserve"> </w:t>
                            </w:r>
                            <w:r w:rsidR="00093FC2">
                              <w:rPr>
                                <w:color w:val="000000" w:themeColor="text1"/>
                              </w:rPr>
                              <w:t xml:space="preserve">Recruited, </w:t>
                            </w:r>
                            <w:r w:rsidR="00093FC2" w:rsidRPr="002259D4">
                              <w:rPr>
                                <w:b/>
                                <w:bCs/>
                                <w:color w:val="000000" w:themeColor="text1"/>
                              </w:rPr>
                              <w:t>1</w:t>
                            </w:r>
                            <w:r w:rsidR="00093FC2">
                              <w:rPr>
                                <w:color w:val="000000" w:themeColor="text1"/>
                              </w:rPr>
                              <w:t xml:space="preserve"> Withdrawn from study </w:t>
                            </w:r>
                          </w:p>
                          <w:p w14:paraId="66B9F14A" w14:textId="77777777" w:rsidR="00093FC2" w:rsidRPr="00D63837" w:rsidRDefault="00093FC2" w:rsidP="003147B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6345570" id="Rectangle 7" o:spid="_x0000_s1027" style="position:absolute;left:0;text-align:left;margin-left:319.5pt;margin-top:83.25pt;width:128.25pt;height:37.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" fillcolor="#cfcdcd [2894]" strokecolor="#1f4d78 [1604]" strokeweight="1pt">
                <v:textbox>
                  <w:txbxContent>
                    <w:p w14:paraId="3BFCA7B0" w14:textId="7882B4BA" w:rsidR="00093FC2" w:rsidRPr="00D63837" w:rsidRDefault="00F1309A" w:rsidP="002259D4">
                      <w:pPr>
                        <w:spacing w:line="240" w:lineRule="auto"/>
                        <w:jc w:val="center"/>
                        <w:rPr>
                          <w:color w:val="000000" w:themeColor="text1"/>
                        </w:rPr>
                      </w:pPr>
                      <w:r>
                        <w:rPr>
                          <w:b/>
                          <w:bCs/>
                          <w:color w:val="000000" w:themeColor="text1"/>
                        </w:rPr>
                        <w:t xml:space="preserve">26 </w:t>
                      </w:r>
                      <w:r w:rsidR="001E3B2F">
                        <w:rPr>
                          <w:color w:val="000000" w:themeColor="text1"/>
                        </w:rPr>
                        <w:t>expressed interest,</w:t>
                      </w:r>
                      <w:r w:rsidR="00093FC2">
                        <w:rPr>
                          <w:color w:val="000000" w:themeColor="text1"/>
                        </w:rPr>
                        <w:t xml:space="preserve"> </w:t>
                      </w:r>
                      <w:r w:rsidR="001E3B2F" w:rsidRPr="001E3B2F">
                        <w:rPr>
                          <w:b/>
                          <w:bCs/>
                          <w:color w:val="000000" w:themeColor="text1"/>
                        </w:rPr>
                        <w:t>17</w:t>
                      </w:r>
                      <w:r w:rsidR="001E3B2F">
                        <w:rPr>
                          <w:color w:val="000000" w:themeColor="text1"/>
                        </w:rPr>
                        <w:t xml:space="preserve"> </w:t>
                      </w:r>
                      <w:r w:rsidR="00093FC2">
                        <w:rPr>
                          <w:color w:val="000000" w:themeColor="text1"/>
                        </w:rPr>
                        <w:t xml:space="preserve">Recruited, </w:t>
                      </w:r>
                      <w:r w:rsidR="00093FC2" w:rsidRPr="002259D4">
                        <w:rPr>
                          <w:b/>
                          <w:bCs/>
                          <w:color w:val="000000" w:themeColor="text1"/>
                        </w:rPr>
                        <w:t>1</w:t>
                      </w:r>
                      <w:r w:rsidR="00093FC2">
                        <w:rPr>
                          <w:color w:val="000000" w:themeColor="text1"/>
                        </w:rPr>
                        <w:t xml:space="preserve"> Withdrawn from study </w:t>
                      </w:r>
                    </w:p>
                    <w:p w14:paraId="66B9F14A" w14:textId="77777777" w:rsidR="00093FC2" w:rsidRPr="00D63837" w:rsidRDefault="00093FC2" w:rsidP="003147B3">
                      <w:pPr>
                        <w:jc w:val="center"/>
                        <w:rPr>
                          <w:color w:val="000000" w:themeColor="text1"/>
                        </w:rPr>
                      </w:pPr>
                    </w:p>
                  </w:txbxContent>
                </v:textbox>
              </v:rect>
            </w:pict>
          </mc:Fallback>
        </mc:AlternateContent>
      </w:r>
      <w:r>
        <w:rPr>
          <w:noProof/>
          <w:lang w:eastAsia="en-GB"/>
        </w:rPr>
        <mc:AlternateContent>
          <mc:Choice Requires="wps">
            <w:drawing>
              <wp:anchor distT="0" distB="0" distL="114300" distR="114300" simplePos="0" relativeHeight="251653632" behindDoc="0" locked="0" layoutInCell="1" allowOverlap="1" wp14:anchorId="5E2CB50D" wp14:editId="4FB5CC7C">
                <wp:simplePos x="0" y="0"/>
                <wp:positionH relativeFrom="column">
                  <wp:posOffset>2837815</wp:posOffset>
                </wp:positionH>
                <wp:positionV relativeFrom="paragraph">
                  <wp:posOffset>189230</wp:posOffset>
                </wp:positionV>
                <wp:extent cx="2047875" cy="333375"/>
                <wp:effectExtent l="0" t="0" r="28575" b="28575"/>
                <wp:wrapNone/>
                <wp:docPr id="35" name="Straight Connector 35"/>
                <wp:cNvGraphicFramePr/>
                <a:graphic xmlns:a="http://schemas.openxmlformats.org/drawingml/2006/main">
                  <a:graphicData uri="http://schemas.microsoft.com/office/word/2010/wordprocessingShape">
                    <wps:wsp>
                      <wps:cNvCnPr/>
                      <wps:spPr>
                        <a:xfrm>
                          <a:off x="0" y="0"/>
                          <a:ext cx="2047875" cy="333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F83C086" id="Straight Connector 35" o:spid="_x0000_s1026" style="position:absolute;z-index:251653632;visibility:visible;mso-wrap-style:square;mso-wrap-distance-left:9pt;mso-wrap-distance-top:0;mso-wrap-distance-right:9pt;mso-wrap-distance-bottom:0;mso-position-horizontal:absolute;mso-position-horizontal-relative:text;mso-position-vertical:absolute;mso-position-vertical-relative:text" from="223.45pt,14.9pt" to="384.7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" strokecolor="black [3200]" strokeweight=".5pt">
                <v:stroke joinstyle="miter"/>
              </v:line>
            </w:pict>
          </mc:Fallback>
        </mc:AlternateContent>
      </w:r>
      <w:r>
        <w:rPr>
          <w:noProof/>
          <w:lang w:eastAsia="en-GB"/>
        </w:rPr>
        <mc:AlternateContent>
          <mc:Choice Requires="wps">
            <w:drawing>
              <wp:anchor distT="0" distB="0" distL="114300" distR="114300" simplePos="0" relativeHeight="251651584" behindDoc="0" locked="0" layoutInCell="1" allowOverlap="1" wp14:anchorId="223D3FB1" wp14:editId="22C11C7B">
                <wp:simplePos x="0" y="0"/>
                <wp:positionH relativeFrom="column">
                  <wp:posOffset>809625</wp:posOffset>
                </wp:positionH>
                <wp:positionV relativeFrom="paragraph">
                  <wp:posOffset>189230</wp:posOffset>
                </wp:positionV>
                <wp:extent cx="2028825" cy="333375"/>
                <wp:effectExtent l="0" t="0" r="28575" b="28575"/>
                <wp:wrapNone/>
                <wp:docPr id="34" name="Straight Connector 34"/>
                <wp:cNvGraphicFramePr/>
                <a:graphic xmlns:a="http://schemas.openxmlformats.org/drawingml/2006/main">
                  <a:graphicData uri="http://schemas.microsoft.com/office/word/2010/wordprocessingShape">
                    <wps:wsp>
                      <wps:cNvCnPr/>
                      <wps:spPr>
                        <a:xfrm flipH="1">
                          <a:off x="0" y="0"/>
                          <a:ext cx="2028825" cy="333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8393E61" id="Straight Connector 34" o:spid="_x0000_s1026" style="position:absolute;flip:x;z-index:251651584;visibility:visible;mso-wrap-style:square;mso-wrap-distance-left:9pt;mso-wrap-distance-top:0;mso-wrap-distance-right:9pt;mso-wrap-distance-bottom:0;mso-position-horizontal:absolute;mso-position-horizontal-relative:text;mso-position-vertical:absolute;mso-position-vertical-relative:text" from="63.75pt,14.9pt" to="223.5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" strokecolor="black [3200]" strokeweight=".5pt">
                <v:stroke joinstyle="miter"/>
              </v:line>
            </w:pict>
          </mc:Fallback>
        </mc:AlternateContent>
      </w:r>
      <w:r>
        <w:rPr>
          <w:noProof/>
          <w:lang w:eastAsia="en-GB"/>
        </w:rPr>
        <mc:AlternateContent>
          <mc:Choice Requires="wps">
            <w:drawing>
              <wp:anchor distT="0" distB="0" distL="114300" distR="114300" simplePos="0" relativeHeight="251649536" behindDoc="0" locked="0" layoutInCell="1" allowOverlap="1" wp14:anchorId="656E507B" wp14:editId="5412688E">
                <wp:simplePos x="0" y="0"/>
                <wp:positionH relativeFrom="column">
                  <wp:posOffset>2838450</wp:posOffset>
                </wp:positionH>
                <wp:positionV relativeFrom="paragraph">
                  <wp:posOffset>189230</wp:posOffset>
                </wp:positionV>
                <wp:extent cx="0" cy="333375"/>
                <wp:effectExtent l="0" t="0" r="19050" b="28575"/>
                <wp:wrapNone/>
                <wp:docPr id="33" name="Straight Connector 33"/>
                <wp:cNvGraphicFramePr/>
                <a:graphic xmlns:a="http://schemas.openxmlformats.org/drawingml/2006/main">
                  <a:graphicData uri="http://schemas.microsoft.com/office/word/2010/wordprocessingShape">
                    <wps:wsp>
                      <wps:cNvCnPr/>
                      <wps:spPr>
                        <a:xfrm>
                          <a:off x="0" y="0"/>
                          <a:ext cx="0" cy="333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6CE2285" id="Straight Connector 33"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223.5pt,14.9pt" to="223.5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" strokecolor="black [3200]" strokeweight=".5pt">
                <v:stroke joinstyle="miter"/>
              </v:line>
            </w:pict>
          </mc:Fallback>
        </mc:AlternateContent>
      </w:r>
      <w:r>
        <w:rPr>
          <w:noProof/>
          <w:lang w:eastAsia="en-GB"/>
        </w:rPr>
        <mc:AlternateContent>
          <mc:Choice Requires="wps">
            <w:drawing>
              <wp:anchor distT="0" distB="0" distL="114300" distR="114300" simplePos="0" relativeHeight="251619840" behindDoc="0" locked="0" layoutInCell="1" allowOverlap="1" wp14:anchorId="614202AD" wp14:editId="3C6D80B0">
                <wp:simplePos x="0" y="0"/>
                <wp:positionH relativeFrom="column">
                  <wp:posOffset>1981200</wp:posOffset>
                </wp:positionH>
                <wp:positionV relativeFrom="paragraph">
                  <wp:posOffset>522605</wp:posOffset>
                </wp:positionV>
                <wp:extent cx="1781175" cy="3048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781175" cy="30480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6E8A9C" w14:textId="77777777" w:rsidR="00093FC2" w:rsidRPr="00E26E3E" w:rsidRDefault="00093FC2" w:rsidP="00E26E3E">
                            <w:pPr>
                              <w:jc w:val="center"/>
                              <w:rPr>
                                <w:color w:val="000000" w:themeColor="text1"/>
                              </w:rPr>
                            </w:pPr>
                            <w:r w:rsidRPr="00E26E3E">
                              <w:rPr>
                                <w:color w:val="000000" w:themeColor="text1"/>
                              </w:rPr>
                              <w:t>Intervention ph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14202AD" id="Rectangle 3" o:spid="_x0000_s1028" style="position:absolute;left:0;text-align:left;margin-left:156pt;margin-top:41.15pt;width:140.25pt;height:24pt;z-index:25161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" fillcolor="#cfcdcd [2894]" strokecolor="#1f4d78 [1604]" strokeweight="1pt">
                <v:textbox>
                  <w:txbxContent>
                    <w:p w14:paraId="3C6E8A9C" w14:textId="77777777" w:rsidR="00093FC2" w:rsidRPr="00E26E3E" w:rsidRDefault="00093FC2" w:rsidP="00E26E3E">
                      <w:pPr>
                        <w:jc w:val="center"/>
                        <w:rPr>
                          <w:color w:val="000000" w:themeColor="text1"/>
                        </w:rPr>
                      </w:pPr>
                      <w:r w:rsidRPr="00E26E3E">
                        <w:rPr>
                          <w:color w:val="000000" w:themeColor="text1"/>
                        </w:rPr>
                        <w:t>Intervention phase</w:t>
                      </w:r>
                    </w:p>
                  </w:txbxContent>
                </v:textbox>
              </v:rect>
            </w:pict>
          </mc:Fallback>
        </mc:AlternateContent>
      </w:r>
      <w:r>
        <w:rPr>
          <w:noProof/>
          <w:lang w:eastAsia="en-GB"/>
        </w:rPr>
        <mc:AlternateContent>
          <mc:Choice Requires="wps">
            <w:drawing>
              <wp:anchor distT="0" distB="0" distL="114300" distR="114300" simplePos="0" relativeHeight="251620864" behindDoc="0" locked="0" layoutInCell="1" allowOverlap="1" wp14:anchorId="4FEEB19C" wp14:editId="13208710">
                <wp:simplePos x="0" y="0"/>
                <wp:positionH relativeFrom="column">
                  <wp:posOffset>4057650</wp:posOffset>
                </wp:positionH>
                <wp:positionV relativeFrom="paragraph">
                  <wp:posOffset>522605</wp:posOffset>
                </wp:positionV>
                <wp:extent cx="1628775" cy="3048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628775" cy="30480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8328E3" w14:textId="77777777" w:rsidR="00093FC2" w:rsidRPr="00E26E3E" w:rsidRDefault="00093FC2" w:rsidP="00E26E3E">
                            <w:pPr>
                              <w:jc w:val="center"/>
                              <w:rPr>
                                <w:color w:val="000000" w:themeColor="text1"/>
                              </w:rPr>
                            </w:pPr>
                            <w:r w:rsidRPr="00E26E3E">
                              <w:rPr>
                                <w:color w:val="000000" w:themeColor="text1"/>
                              </w:rPr>
                              <w:t>Volunteer recru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FEEB19C" id="Rectangle 4" o:spid="_x0000_s1029" style="position:absolute;left:0;text-align:left;margin-left:319.5pt;margin-top:41.15pt;width:128.25pt;height:24pt;z-index:251620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" fillcolor="#cfcdcd [2894]" strokecolor="#1f4d78 [1604]" strokeweight="1pt">
                <v:textbox>
                  <w:txbxContent>
                    <w:p w14:paraId="5E8328E3" w14:textId="77777777" w:rsidR="00093FC2" w:rsidRPr="00E26E3E" w:rsidRDefault="00093FC2" w:rsidP="00E26E3E">
                      <w:pPr>
                        <w:jc w:val="center"/>
                        <w:rPr>
                          <w:color w:val="000000" w:themeColor="text1"/>
                        </w:rPr>
                      </w:pPr>
                      <w:r w:rsidRPr="00E26E3E">
                        <w:rPr>
                          <w:color w:val="000000" w:themeColor="text1"/>
                        </w:rPr>
                        <w:t>Volunteer recruitment</w:t>
                      </w:r>
                    </w:p>
                  </w:txbxContent>
                </v:textbox>
              </v:rect>
            </w:pict>
          </mc:Fallback>
        </mc:AlternateContent>
      </w:r>
      <w:r>
        <w:rPr>
          <w:noProof/>
          <w:lang w:eastAsia="en-GB"/>
        </w:rPr>
        <mc:AlternateContent>
          <mc:Choice Requires="wps">
            <w:drawing>
              <wp:anchor distT="0" distB="0" distL="114300" distR="114300" simplePos="0" relativeHeight="251618816" behindDoc="0" locked="0" layoutInCell="1" allowOverlap="1" wp14:anchorId="61EA3F09" wp14:editId="72812E62">
                <wp:simplePos x="0" y="0"/>
                <wp:positionH relativeFrom="column">
                  <wp:posOffset>0</wp:posOffset>
                </wp:positionH>
                <wp:positionV relativeFrom="paragraph">
                  <wp:posOffset>522605</wp:posOffset>
                </wp:positionV>
                <wp:extent cx="1695450" cy="3048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1695450" cy="30480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3EB751B" w14:textId="77777777" w:rsidR="00093FC2" w:rsidRDefault="00093FC2" w:rsidP="00F0333E">
                            <w:pPr>
                              <w:spacing w:line="240" w:lineRule="auto"/>
                              <w:jc w:val="center"/>
                              <w:rPr>
                                <w:color w:val="000000" w:themeColor="text1"/>
                              </w:rPr>
                            </w:pPr>
                            <w:r w:rsidRPr="00E26E3E">
                              <w:rPr>
                                <w:color w:val="000000" w:themeColor="text1"/>
                              </w:rPr>
                              <w:t>Baseline phase</w:t>
                            </w:r>
                          </w:p>
                          <w:p w14:paraId="0AF87F61" w14:textId="77777777" w:rsidR="00093FC2" w:rsidRPr="00E26E3E" w:rsidRDefault="00093FC2" w:rsidP="00F0333E">
                            <w:pPr>
                              <w:spacing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1EA3F09" id="Rectangle 2" o:spid="_x0000_s1030" style="position:absolute;left:0;text-align:left;margin-left:0;margin-top:41.15pt;width:133.5pt;height:24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" fillcolor="#cfcdcd [2894]" strokecolor="#1f4d78 [1604]" strokeweight="1pt">
                <v:textbox>
                  <w:txbxContent>
                    <w:p w14:paraId="53EB751B" w14:textId="77777777" w:rsidR="00093FC2" w:rsidRDefault="00093FC2" w:rsidP="00F0333E">
                      <w:pPr>
                        <w:spacing w:line="240" w:lineRule="auto"/>
                        <w:jc w:val="center"/>
                        <w:rPr>
                          <w:color w:val="000000" w:themeColor="text1"/>
                        </w:rPr>
                      </w:pPr>
                      <w:r w:rsidRPr="00E26E3E">
                        <w:rPr>
                          <w:color w:val="000000" w:themeColor="text1"/>
                        </w:rPr>
                        <w:t>Baseline phase</w:t>
                      </w:r>
                    </w:p>
                    <w:p w14:paraId="0AF87F61" w14:textId="77777777" w:rsidR="00093FC2" w:rsidRPr="00E26E3E" w:rsidRDefault="00093FC2" w:rsidP="00F0333E">
                      <w:pPr>
                        <w:spacing w:line="240" w:lineRule="auto"/>
                        <w:jc w:val="center"/>
                        <w:rPr>
                          <w:color w:val="000000" w:themeColor="text1"/>
                        </w:rPr>
                      </w:pPr>
                    </w:p>
                  </w:txbxContent>
                </v:textbox>
              </v:rect>
            </w:pict>
          </mc:Fallback>
        </mc:AlternateContent>
      </w:r>
      <w:r>
        <w:rPr>
          <w:noProof/>
          <w:lang w:eastAsia="en-GB"/>
        </w:rPr>
        <mc:AlternateContent>
          <mc:Choice Requires="wps">
            <w:drawing>
              <wp:anchor distT="0" distB="0" distL="114300" distR="114300" simplePos="0" relativeHeight="251621888" behindDoc="0" locked="0" layoutInCell="1" allowOverlap="1" wp14:anchorId="76274B04" wp14:editId="449184A7">
                <wp:simplePos x="0" y="0"/>
                <wp:positionH relativeFrom="column">
                  <wp:posOffset>0</wp:posOffset>
                </wp:positionH>
                <wp:positionV relativeFrom="paragraph">
                  <wp:posOffset>1056005</wp:posOffset>
                </wp:positionV>
                <wp:extent cx="1695450" cy="47625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695450" cy="47625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1443321" w14:textId="77777777" w:rsidR="00093FC2" w:rsidRPr="00E26E3E" w:rsidRDefault="00093FC2" w:rsidP="00F0333E">
                            <w:pPr>
                              <w:spacing w:line="240" w:lineRule="auto"/>
                              <w:jc w:val="center"/>
                              <w:rPr>
                                <w:color w:val="000000" w:themeColor="text1"/>
                              </w:rPr>
                            </w:pPr>
                            <w:r w:rsidRPr="00F0333E">
                              <w:rPr>
                                <w:b/>
                                <w:bCs/>
                                <w:color w:val="000000" w:themeColor="text1"/>
                              </w:rPr>
                              <w:t xml:space="preserve">67 </w:t>
                            </w:r>
                            <w:r>
                              <w:rPr>
                                <w:color w:val="000000" w:themeColor="text1"/>
                              </w:rPr>
                              <w:t xml:space="preserve">Assessed for </w:t>
                            </w:r>
                            <w:r w:rsidRPr="00E26E3E">
                              <w:rPr>
                                <w:color w:val="000000" w:themeColor="text1"/>
                              </w:rPr>
                              <w:t>Eligib</w:t>
                            </w:r>
                            <w:r>
                              <w:rPr>
                                <w:color w:val="000000" w:themeColor="text1"/>
                              </w:rPr>
                              <w:t>i</w:t>
                            </w:r>
                            <w:r w:rsidRPr="00E26E3E">
                              <w:rPr>
                                <w:color w:val="000000" w:themeColor="text1"/>
                              </w:rPr>
                              <w:t>l</w:t>
                            </w:r>
                            <w:r>
                              <w:rPr>
                                <w:color w:val="000000" w:themeColor="text1"/>
                              </w:rPr>
                              <w:t xml:space="preserve">ity, </w:t>
                            </w:r>
                            <w:r w:rsidRPr="00F0333E">
                              <w:rPr>
                                <w:b/>
                                <w:bCs/>
                                <w:color w:val="000000" w:themeColor="text1"/>
                              </w:rPr>
                              <w:t>17</w:t>
                            </w:r>
                            <w:r>
                              <w:rPr>
                                <w:color w:val="000000" w:themeColor="text1"/>
                              </w:rPr>
                              <w:t xml:space="preserve"> declined to participat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6274B04" id="Rectangle 5" o:spid="_x0000_s1031" style="position:absolute;left:0;text-align:left;margin-left:0;margin-top:83.15pt;width:133.5pt;height:37.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" fillcolor="#cfcdcd [2894]" strokecolor="#1f4d78 [1604]" strokeweight="1pt">
                <v:textbox>
                  <w:txbxContent>
                    <w:p w14:paraId="51443321" w14:textId="77777777" w:rsidR="00093FC2" w:rsidRPr="00E26E3E" w:rsidRDefault="00093FC2" w:rsidP="00F0333E">
                      <w:pPr>
                        <w:spacing w:line="240" w:lineRule="auto"/>
                        <w:jc w:val="center"/>
                        <w:rPr>
                          <w:color w:val="000000" w:themeColor="text1"/>
                        </w:rPr>
                      </w:pPr>
                      <w:r w:rsidRPr="00F0333E">
                        <w:rPr>
                          <w:b/>
                          <w:bCs/>
                          <w:color w:val="000000" w:themeColor="text1"/>
                        </w:rPr>
                        <w:t xml:space="preserve">67 </w:t>
                      </w:r>
                      <w:r>
                        <w:rPr>
                          <w:color w:val="000000" w:themeColor="text1"/>
                        </w:rPr>
                        <w:t xml:space="preserve">Assessed for </w:t>
                      </w:r>
                      <w:r w:rsidRPr="00E26E3E">
                        <w:rPr>
                          <w:color w:val="000000" w:themeColor="text1"/>
                        </w:rPr>
                        <w:t>Eligib</w:t>
                      </w:r>
                      <w:r>
                        <w:rPr>
                          <w:color w:val="000000" w:themeColor="text1"/>
                        </w:rPr>
                        <w:t>i</w:t>
                      </w:r>
                      <w:r w:rsidRPr="00E26E3E">
                        <w:rPr>
                          <w:color w:val="000000" w:themeColor="text1"/>
                        </w:rPr>
                        <w:t>l</w:t>
                      </w:r>
                      <w:r>
                        <w:rPr>
                          <w:color w:val="000000" w:themeColor="text1"/>
                        </w:rPr>
                        <w:t xml:space="preserve">ity, </w:t>
                      </w:r>
                      <w:r w:rsidRPr="00F0333E">
                        <w:rPr>
                          <w:b/>
                          <w:bCs/>
                          <w:color w:val="000000" w:themeColor="text1"/>
                        </w:rPr>
                        <w:t>17</w:t>
                      </w:r>
                      <w:r>
                        <w:rPr>
                          <w:color w:val="000000" w:themeColor="text1"/>
                        </w:rPr>
                        <w:t xml:space="preserve"> declined to participate </w:t>
                      </w:r>
                    </w:p>
                  </w:txbxContent>
                </v:textbox>
              </v:rect>
            </w:pict>
          </mc:Fallback>
        </mc:AlternateContent>
      </w:r>
      <w:r>
        <w:rPr>
          <w:noProof/>
          <w:lang w:eastAsia="en-GB"/>
        </w:rPr>
        <mc:AlternateContent>
          <mc:Choice Requires="wps">
            <w:drawing>
              <wp:anchor distT="0" distB="0" distL="114300" distR="114300" simplePos="0" relativeHeight="251622912" behindDoc="0" locked="0" layoutInCell="1" allowOverlap="1" wp14:anchorId="2EFD02AD" wp14:editId="3B5C82B6">
                <wp:simplePos x="0" y="0"/>
                <wp:positionH relativeFrom="column">
                  <wp:posOffset>1980565</wp:posOffset>
                </wp:positionH>
                <wp:positionV relativeFrom="paragraph">
                  <wp:posOffset>1056005</wp:posOffset>
                </wp:positionV>
                <wp:extent cx="1781175" cy="4762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781175" cy="47625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98565DC" w14:textId="77777777" w:rsidR="00093FC2" w:rsidRPr="00E26E3E" w:rsidRDefault="00093FC2" w:rsidP="00F0333E">
                            <w:pPr>
                              <w:jc w:val="center"/>
                              <w:rPr>
                                <w:color w:val="000000" w:themeColor="text1"/>
                              </w:rPr>
                            </w:pPr>
                            <w:r w:rsidRPr="00F0333E">
                              <w:rPr>
                                <w:b/>
                                <w:bCs/>
                                <w:color w:val="000000" w:themeColor="text1"/>
                              </w:rPr>
                              <w:t>61</w:t>
                            </w:r>
                            <w:r>
                              <w:rPr>
                                <w:color w:val="000000" w:themeColor="text1"/>
                              </w:rPr>
                              <w:t xml:space="preserve"> Assessed for </w:t>
                            </w:r>
                            <w:r w:rsidRPr="00E26E3E">
                              <w:rPr>
                                <w:color w:val="000000" w:themeColor="text1"/>
                              </w:rPr>
                              <w:t>Eligib</w:t>
                            </w:r>
                            <w:r>
                              <w:rPr>
                                <w:color w:val="000000" w:themeColor="text1"/>
                              </w:rPr>
                              <w:t>i</w:t>
                            </w:r>
                            <w:r w:rsidRPr="00E26E3E">
                              <w:rPr>
                                <w:color w:val="000000" w:themeColor="text1"/>
                              </w:rPr>
                              <w:t>l</w:t>
                            </w:r>
                            <w:r>
                              <w:rPr>
                                <w:color w:val="000000" w:themeColor="text1"/>
                              </w:rPr>
                              <w:t xml:space="preserve">ity, </w:t>
                            </w:r>
                            <w:r w:rsidRPr="00F0333E">
                              <w:rPr>
                                <w:b/>
                                <w:bCs/>
                                <w:color w:val="000000" w:themeColor="text1"/>
                              </w:rPr>
                              <w:t>11</w:t>
                            </w:r>
                            <w:r>
                              <w:rPr>
                                <w:color w:val="000000" w:themeColor="text1"/>
                              </w:rPr>
                              <w:t xml:space="preserve"> Declined to participate</w:t>
                            </w:r>
                          </w:p>
                          <w:p w14:paraId="1DA18DB4" w14:textId="77777777" w:rsidR="00093FC2" w:rsidRDefault="00093FC2" w:rsidP="00E26E3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EFD02AD" id="Rectangle 6" o:spid="_x0000_s1032" style="position:absolute;left:0;text-align:left;margin-left:155.95pt;margin-top:83.15pt;width:140.25pt;height:37.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" fillcolor="#cfcdcd [2894]" strokecolor="#1f4d78 [1604]" strokeweight="1pt">
                <v:textbox>
                  <w:txbxContent>
                    <w:p w14:paraId="498565DC" w14:textId="77777777" w:rsidR="00093FC2" w:rsidRPr="00E26E3E" w:rsidRDefault="00093FC2" w:rsidP="00F0333E">
                      <w:pPr>
                        <w:jc w:val="center"/>
                        <w:rPr>
                          <w:color w:val="000000" w:themeColor="text1"/>
                        </w:rPr>
                      </w:pPr>
                      <w:r w:rsidRPr="00F0333E">
                        <w:rPr>
                          <w:b/>
                          <w:bCs/>
                          <w:color w:val="000000" w:themeColor="text1"/>
                        </w:rPr>
                        <w:t>61</w:t>
                      </w:r>
                      <w:r>
                        <w:rPr>
                          <w:color w:val="000000" w:themeColor="text1"/>
                        </w:rPr>
                        <w:t xml:space="preserve"> Assessed for </w:t>
                      </w:r>
                      <w:r w:rsidRPr="00E26E3E">
                        <w:rPr>
                          <w:color w:val="000000" w:themeColor="text1"/>
                        </w:rPr>
                        <w:t>Eligib</w:t>
                      </w:r>
                      <w:r>
                        <w:rPr>
                          <w:color w:val="000000" w:themeColor="text1"/>
                        </w:rPr>
                        <w:t>i</w:t>
                      </w:r>
                      <w:r w:rsidRPr="00E26E3E">
                        <w:rPr>
                          <w:color w:val="000000" w:themeColor="text1"/>
                        </w:rPr>
                        <w:t>l</w:t>
                      </w:r>
                      <w:r>
                        <w:rPr>
                          <w:color w:val="000000" w:themeColor="text1"/>
                        </w:rPr>
                        <w:t xml:space="preserve">ity, </w:t>
                      </w:r>
                      <w:r w:rsidRPr="00F0333E">
                        <w:rPr>
                          <w:b/>
                          <w:bCs/>
                          <w:color w:val="000000" w:themeColor="text1"/>
                        </w:rPr>
                        <w:t>11</w:t>
                      </w:r>
                      <w:r>
                        <w:rPr>
                          <w:color w:val="000000" w:themeColor="text1"/>
                        </w:rPr>
                        <w:t xml:space="preserve"> Declined to participate</w:t>
                      </w:r>
                    </w:p>
                    <w:p w14:paraId="1DA18DB4" w14:textId="77777777" w:rsidR="00093FC2" w:rsidRDefault="00093FC2" w:rsidP="00E26E3E">
                      <w:pPr>
                        <w:jc w:val="center"/>
                      </w:pPr>
                    </w:p>
                  </w:txbxContent>
                </v:textbox>
              </v:rect>
            </w:pict>
          </mc:Fallback>
        </mc:AlternateContent>
      </w:r>
    </w:p>
    <w:p w14:paraId="1188ACB8" w14:textId="77777777" w:rsidR="00E40C7A" w:rsidRDefault="00E40C7A" w:rsidP="00707742">
      <w:pPr>
        <w:spacing w:line="360" w:lineRule="auto"/>
      </w:pPr>
    </w:p>
    <w:p w14:paraId="4356B728" w14:textId="1C641E14" w:rsidR="00E26E3E" w:rsidRDefault="007015ED" w:rsidP="00707742">
      <w:pPr>
        <w:spacing w:line="360" w:lineRule="auto"/>
      </w:pPr>
      <w:r>
        <w:rPr>
          <w:noProof/>
          <w:lang w:eastAsia="en-GB"/>
        </w:rPr>
        <mc:AlternateContent>
          <mc:Choice Requires="wps">
            <w:drawing>
              <wp:anchor distT="0" distB="0" distL="114300" distR="114300" simplePos="0" relativeHeight="251693568" behindDoc="0" locked="0" layoutInCell="1" allowOverlap="1" wp14:anchorId="47E2A302" wp14:editId="706AB71C">
                <wp:simplePos x="0" y="0"/>
                <wp:positionH relativeFrom="column">
                  <wp:posOffset>4895850</wp:posOffset>
                </wp:positionH>
                <wp:positionV relativeFrom="paragraph">
                  <wp:posOffset>113665</wp:posOffset>
                </wp:positionV>
                <wp:extent cx="0" cy="228600"/>
                <wp:effectExtent l="76200" t="0" r="57150" b="57150"/>
                <wp:wrapNone/>
                <wp:docPr id="76" name="Straight Arrow Connector 76"/>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B3440FF" id="_x0000_t32" coordsize="21600,21600" o:spt="32" o:oned="t" path="m,l21600,21600e" filled="f">
                <v:path arrowok="t" fillok="f" o:connecttype="none"/>
                <o:lock v:ext="edit" shapetype="t"/>
              </v:shapetype>
              <v:shape id="Straight Arrow Connector 76" o:spid="_x0000_s1026" type="#_x0000_t32" style="position:absolute;margin-left:385.5pt;margin-top:8.95pt;width:0;height:18pt;z-index:25169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" strokecolor="black [3200]" strokeweight=".5pt">
                <v:stroke endarrow="block" joinstyle="miter"/>
              </v:shape>
            </w:pict>
          </mc:Fallback>
        </mc:AlternateContent>
      </w:r>
      <w:r w:rsidR="002F34AA">
        <w:rPr>
          <w:noProof/>
          <w:lang w:eastAsia="en-GB"/>
        </w:rPr>
        <mc:AlternateContent>
          <mc:Choice Requires="wps">
            <w:drawing>
              <wp:anchor distT="0" distB="0" distL="114300" distR="114300" simplePos="0" relativeHeight="251682304" behindDoc="0" locked="0" layoutInCell="1" allowOverlap="1" wp14:anchorId="11CD9A4F" wp14:editId="02885724">
                <wp:simplePos x="0" y="0"/>
                <wp:positionH relativeFrom="column">
                  <wp:posOffset>2838450</wp:posOffset>
                </wp:positionH>
                <wp:positionV relativeFrom="paragraph">
                  <wp:posOffset>113665</wp:posOffset>
                </wp:positionV>
                <wp:extent cx="0" cy="228600"/>
                <wp:effectExtent l="76200" t="0" r="57150" b="57150"/>
                <wp:wrapNone/>
                <wp:docPr id="72" name="Straight Arrow Connector 7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83EBAF3" id="Straight Arrow Connector 72" o:spid="_x0000_s1026" type="#_x0000_t32" style="position:absolute;margin-left:223.5pt;margin-top:8.95pt;width:0;height:18pt;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" strokecolor="black [3200]" strokeweight=".5pt">
                <v:stroke endarrow="block" joinstyle="miter"/>
              </v:shape>
            </w:pict>
          </mc:Fallback>
        </mc:AlternateContent>
      </w:r>
      <w:r w:rsidR="002F34AA">
        <w:rPr>
          <w:noProof/>
          <w:lang w:eastAsia="en-GB"/>
        </w:rPr>
        <mc:AlternateContent>
          <mc:Choice Requires="wps">
            <w:drawing>
              <wp:anchor distT="0" distB="0" distL="114300" distR="114300" simplePos="0" relativeHeight="251674112" behindDoc="0" locked="0" layoutInCell="1" allowOverlap="1" wp14:anchorId="56EA395B" wp14:editId="0F0F8773">
                <wp:simplePos x="0" y="0"/>
                <wp:positionH relativeFrom="column">
                  <wp:posOffset>809625</wp:posOffset>
                </wp:positionH>
                <wp:positionV relativeFrom="paragraph">
                  <wp:posOffset>113665</wp:posOffset>
                </wp:positionV>
                <wp:extent cx="0" cy="228600"/>
                <wp:effectExtent l="76200" t="0" r="57150" b="57150"/>
                <wp:wrapNone/>
                <wp:docPr id="68" name="Straight Arrow Connector 6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9F9DE7C" id="Straight Arrow Connector 68" o:spid="_x0000_s1026" type="#_x0000_t32" style="position:absolute;margin-left:63.75pt;margin-top:8.95pt;width:0;height:18pt;z-index:251674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" strokecolor="black [3200]" strokeweight=".5pt">
                <v:stroke endarrow="block" joinstyle="miter"/>
              </v:shape>
            </w:pict>
          </mc:Fallback>
        </mc:AlternateContent>
      </w:r>
    </w:p>
    <w:p w14:paraId="70BD48BA" w14:textId="77777777" w:rsidR="00E26E3E" w:rsidRDefault="00E26E3E" w:rsidP="00707742">
      <w:pPr>
        <w:spacing w:line="360" w:lineRule="auto"/>
      </w:pPr>
    </w:p>
    <w:p w14:paraId="289C078D" w14:textId="49D13DE3" w:rsidR="00E26E3E" w:rsidRDefault="007015ED" w:rsidP="00707742">
      <w:pPr>
        <w:spacing w:line="360" w:lineRule="auto"/>
      </w:pPr>
      <w:r>
        <w:rPr>
          <w:noProof/>
          <w:lang w:eastAsia="en-GB"/>
        </w:rPr>
        <mc:AlternateContent>
          <mc:Choice Requires="wps">
            <w:drawing>
              <wp:anchor distT="0" distB="0" distL="114300" distR="114300" simplePos="0" relativeHeight="251694592" behindDoc="0" locked="0" layoutInCell="1" allowOverlap="1" wp14:anchorId="7B400667" wp14:editId="34DCB284">
                <wp:simplePos x="0" y="0"/>
                <wp:positionH relativeFrom="column">
                  <wp:posOffset>4895850</wp:posOffset>
                </wp:positionH>
                <wp:positionV relativeFrom="paragraph">
                  <wp:posOffset>103505</wp:posOffset>
                </wp:positionV>
                <wp:extent cx="0" cy="238125"/>
                <wp:effectExtent l="76200" t="0" r="57150" b="47625"/>
                <wp:wrapNone/>
                <wp:docPr id="77" name="Straight Arrow Connector 77"/>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0EFAF3" id="Straight Arrow Connector 77" o:spid="_x0000_s1026" type="#_x0000_t32" style="position:absolute;margin-left:385.5pt;margin-top:8.15pt;width:0;height:18.75pt;z-index:25169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" strokecolor="black [3200]" strokeweight=".5pt">
                <v:stroke endarrow="block" joinstyle="miter"/>
              </v:shape>
            </w:pict>
          </mc:Fallback>
        </mc:AlternateContent>
      </w:r>
      <w:r w:rsidR="002F34AA">
        <w:rPr>
          <w:noProof/>
          <w:lang w:eastAsia="en-GB"/>
        </w:rPr>
        <mc:AlternateContent>
          <mc:Choice Requires="wps">
            <w:drawing>
              <wp:anchor distT="0" distB="0" distL="114300" distR="114300" simplePos="0" relativeHeight="251684352" behindDoc="0" locked="0" layoutInCell="1" allowOverlap="1" wp14:anchorId="157D0830" wp14:editId="04BBA695">
                <wp:simplePos x="0" y="0"/>
                <wp:positionH relativeFrom="column">
                  <wp:posOffset>2838450</wp:posOffset>
                </wp:positionH>
                <wp:positionV relativeFrom="paragraph">
                  <wp:posOffset>103505</wp:posOffset>
                </wp:positionV>
                <wp:extent cx="0" cy="238125"/>
                <wp:effectExtent l="76200" t="0" r="57150" b="47625"/>
                <wp:wrapNone/>
                <wp:docPr id="73" name="Straight Arrow Connector 73"/>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81BC536" id="Straight Arrow Connector 73" o:spid="_x0000_s1026" type="#_x0000_t32" style="position:absolute;margin-left:223.5pt;margin-top:8.15pt;width:0;height:18.7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" strokecolor="black [3200]" strokeweight=".5pt">
                <v:stroke endarrow="block" joinstyle="miter"/>
              </v:shape>
            </w:pict>
          </mc:Fallback>
        </mc:AlternateContent>
      </w:r>
      <w:r w:rsidR="002F34AA">
        <w:rPr>
          <w:noProof/>
          <w:lang w:eastAsia="en-GB"/>
        </w:rPr>
        <mc:AlternateContent>
          <mc:Choice Requires="wps">
            <w:drawing>
              <wp:anchor distT="0" distB="0" distL="114300" distR="114300" simplePos="0" relativeHeight="251676160" behindDoc="0" locked="0" layoutInCell="1" allowOverlap="1" wp14:anchorId="204F42CD" wp14:editId="6AD2564B">
                <wp:simplePos x="0" y="0"/>
                <wp:positionH relativeFrom="column">
                  <wp:posOffset>809625</wp:posOffset>
                </wp:positionH>
                <wp:positionV relativeFrom="paragraph">
                  <wp:posOffset>103505</wp:posOffset>
                </wp:positionV>
                <wp:extent cx="0" cy="238125"/>
                <wp:effectExtent l="76200" t="0" r="57150" b="47625"/>
                <wp:wrapNone/>
                <wp:docPr id="69" name="Straight Arrow Connector 69"/>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196F71" id="Straight Arrow Connector 69" o:spid="_x0000_s1026" type="#_x0000_t32" style="position:absolute;margin-left:63.75pt;margin-top:8.15pt;width:0;height:18.75pt;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" strokecolor="black [3200]" strokeweight=".5pt">
                <v:stroke endarrow="block" joinstyle="miter"/>
              </v:shape>
            </w:pict>
          </mc:Fallback>
        </mc:AlternateContent>
      </w:r>
      <w:r w:rsidR="002F34AA">
        <w:rPr>
          <w:noProof/>
          <w:lang w:eastAsia="en-GB"/>
        </w:rPr>
        <mc:AlternateContent>
          <mc:Choice Requires="wps">
            <w:drawing>
              <wp:anchor distT="0" distB="0" distL="114300" distR="114300" simplePos="0" relativeHeight="251625984" behindDoc="0" locked="0" layoutInCell="1" allowOverlap="1" wp14:anchorId="42C28432" wp14:editId="1EBB028E">
                <wp:simplePos x="0" y="0"/>
                <wp:positionH relativeFrom="column">
                  <wp:posOffset>4057650</wp:posOffset>
                </wp:positionH>
                <wp:positionV relativeFrom="paragraph">
                  <wp:posOffset>341630</wp:posOffset>
                </wp:positionV>
                <wp:extent cx="1628775" cy="2857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628775" cy="28575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923D23C" w14:textId="77777777" w:rsidR="00093FC2" w:rsidRDefault="00093FC2" w:rsidP="00D63837">
                            <w:pPr>
                              <w:jc w:val="center"/>
                              <w:rPr>
                                <w:color w:val="000000" w:themeColor="text1"/>
                              </w:rPr>
                            </w:pPr>
                            <w:r w:rsidRPr="00FA7FFE">
                              <w:rPr>
                                <w:b/>
                                <w:bCs/>
                                <w:color w:val="000000" w:themeColor="text1"/>
                              </w:rPr>
                              <w:t>16</w:t>
                            </w:r>
                            <w:r>
                              <w:rPr>
                                <w:color w:val="000000" w:themeColor="text1"/>
                              </w:rPr>
                              <w:t xml:space="preserve"> Completed training</w:t>
                            </w:r>
                          </w:p>
                          <w:p w14:paraId="1B81AEE6" w14:textId="77777777" w:rsidR="00093FC2" w:rsidRPr="00D63837" w:rsidRDefault="00093FC2" w:rsidP="002259D4">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2C28432" id="Rectangle 10" o:spid="_x0000_s1033" style="position:absolute;margin-left:319.5pt;margin-top:26.9pt;width:128.25pt;height:22.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" fillcolor="#cfcdcd [2894]" strokecolor="#1f4d78 [1604]" strokeweight="1pt">
                <v:textbox>
                  <w:txbxContent>
                    <w:p w14:paraId="2923D23C" w14:textId="77777777" w:rsidR="00093FC2" w:rsidRDefault="00093FC2" w:rsidP="00D63837">
                      <w:pPr>
                        <w:jc w:val="center"/>
                        <w:rPr>
                          <w:color w:val="000000" w:themeColor="text1"/>
                        </w:rPr>
                      </w:pPr>
                      <w:r w:rsidRPr="00FA7FFE">
                        <w:rPr>
                          <w:b/>
                          <w:bCs/>
                          <w:color w:val="000000" w:themeColor="text1"/>
                        </w:rPr>
                        <w:t>16</w:t>
                      </w:r>
                      <w:r>
                        <w:rPr>
                          <w:color w:val="000000" w:themeColor="text1"/>
                        </w:rPr>
                        <w:t xml:space="preserve"> Completed training</w:t>
                      </w:r>
                    </w:p>
                    <w:p w14:paraId="1B81AEE6" w14:textId="77777777" w:rsidR="00093FC2" w:rsidRPr="00D63837" w:rsidRDefault="00093FC2" w:rsidP="002259D4">
                      <w:pPr>
                        <w:jc w:val="center"/>
                        <w:rPr>
                          <w:color w:val="000000" w:themeColor="text1"/>
                        </w:rPr>
                      </w:pPr>
                    </w:p>
                  </w:txbxContent>
                </v:textbox>
              </v:rect>
            </w:pict>
          </mc:Fallback>
        </mc:AlternateContent>
      </w:r>
      <w:r w:rsidR="002F34AA">
        <w:rPr>
          <w:noProof/>
          <w:lang w:eastAsia="en-GB"/>
        </w:rPr>
        <mc:AlternateContent>
          <mc:Choice Requires="wps">
            <w:drawing>
              <wp:anchor distT="0" distB="0" distL="114300" distR="114300" simplePos="0" relativeHeight="251624960" behindDoc="0" locked="0" layoutInCell="1" allowOverlap="1" wp14:anchorId="0AE96692" wp14:editId="59EDF8D3">
                <wp:simplePos x="0" y="0"/>
                <wp:positionH relativeFrom="column">
                  <wp:posOffset>1981200</wp:posOffset>
                </wp:positionH>
                <wp:positionV relativeFrom="paragraph">
                  <wp:posOffset>341630</wp:posOffset>
                </wp:positionV>
                <wp:extent cx="1781175" cy="43815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1781175" cy="43815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9D39305" w14:textId="77777777" w:rsidR="00093FC2" w:rsidRPr="00E26E3E" w:rsidRDefault="00093FC2" w:rsidP="00F0333E">
                            <w:pPr>
                              <w:jc w:val="center"/>
                              <w:rPr>
                                <w:color w:val="000000" w:themeColor="text1"/>
                              </w:rPr>
                            </w:pPr>
                            <w:r w:rsidRPr="00F0333E">
                              <w:rPr>
                                <w:b/>
                                <w:bCs/>
                                <w:color w:val="000000" w:themeColor="text1"/>
                              </w:rPr>
                              <w:t xml:space="preserve">50 </w:t>
                            </w:r>
                            <w:r>
                              <w:rPr>
                                <w:color w:val="000000" w:themeColor="text1"/>
                              </w:rPr>
                              <w:t>Received the PA intervention</w:t>
                            </w:r>
                          </w:p>
                          <w:p w14:paraId="64BBDF03" w14:textId="77777777" w:rsidR="00093FC2" w:rsidRDefault="00093FC2" w:rsidP="00E26E3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AE96692" id="Rectangle 9" o:spid="_x0000_s1034" style="position:absolute;margin-left:156pt;margin-top:26.9pt;width:140.25pt;height:34.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" fillcolor="#cfcdcd [2894]" strokecolor="#1f4d78 [1604]" strokeweight="1pt">
                <v:textbox>
                  <w:txbxContent>
                    <w:p w14:paraId="19D39305" w14:textId="77777777" w:rsidR="00093FC2" w:rsidRPr="00E26E3E" w:rsidRDefault="00093FC2" w:rsidP="00F0333E">
                      <w:pPr>
                        <w:jc w:val="center"/>
                        <w:rPr>
                          <w:color w:val="000000" w:themeColor="text1"/>
                        </w:rPr>
                      </w:pPr>
                      <w:r w:rsidRPr="00F0333E">
                        <w:rPr>
                          <w:b/>
                          <w:bCs/>
                          <w:color w:val="000000" w:themeColor="text1"/>
                        </w:rPr>
                        <w:t xml:space="preserve">50 </w:t>
                      </w:r>
                      <w:r>
                        <w:rPr>
                          <w:color w:val="000000" w:themeColor="text1"/>
                        </w:rPr>
                        <w:t>Received the PA intervention</w:t>
                      </w:r>
                    </w:p>
                    <w:p w14:paraId="64BBDF03" w14:textId="77777777" w:rsidR="00093FC2" w:rsidRDefault="00093FC2" w:rsidP="00E26E3E">
                      <w:pPr>
                        <w:jc w:val="center"/>
                      </w:pPr>
                    </w:p>
                  </w:txbxContent>
                </v:textbox>
              </v:rect>
            </w:pict>
          </mc:Fallback>
        </mc:AlternateContent>
      </w:r>
      <w:r w:rsidR="002F34AA">
        <w:rPr>
          <w:noProof/>
          <w:lang w:eastAsia="en-GB"/>
        </w:rPr>
        <mc:AlternateContent>
          <mc:Choice Requires="wps">
            <w:drawing>
              <wp:anchor distT="0" distB="0" distL="114300" distR="114300" simplePos="0" relativeHeight="251623936" behindDoc="0" locked="0" layoutInCell="1" allowOverlap="1" wp14:anchorId="1373FC6C" wp14:editId="51723C07">
                <wp:simplePos x="0" y="0"/>
                <wp:positionH relativeFrom="column">
                  <wp:posOffset>0</wp:posOffset>
                </wp:positionH>
                <wp:positionV relativeFrom="paragraph">
                  <wp:posOffset>340360</wp:posOffset>
                </wp:positionV>
                <wp:extent cx="1695450" cy="43815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695450" cy="43815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5C55FE0" w14:textId="77777777" w:rsidR="00093FC2" w:rsidRPr="00E26E3E" w:rsidRDefault="00093FC2" w:rsidP="00F0333E">
                            <w:pPr>
                              <w:jc w:val="center"/>
                              <w:rPr>
                                <w:color w:val="000000" w:themeColor="text1"/>
                              </w:rPr>
                            </w:pPr>
                            <w:r w:rsidRPr="00F0333E">
                              <w:rPr>
                                <w:b/>
                                <w:bCs/>
                                <w:color w:val="000000" w:themeColor="text1"/>
                              </w:rPr>
                              <w:t>50</w:t>
                            </w:r>
                            <w:r>
                              <w:rPr>
                                <w:color w:val="000000" w:themeColor="text1"/>
                              </w:rPr>
                              <w:t xml:space="preserve"> Baseline characteristics measu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373FC6C" id="Rectangle 8" o:spid="_x0000_s1035" style="position:absolute;margin-left:0;margin-top:26.8pt;width:133.5pt;height:34.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" fillcolor="#cfcdcd [2894]" strokecolor="#1f4d78 [1604]" strokeweight="1pt">
                <v:textbox>
                  <w:txbxContent>
                    <w:p w14:paraId="15C55FE0" w14:textId="77777777" w:rsidR="00093FC2" w:rsidRPr="00E26E3E" w:rsidRDefault="00093FC2" w:rsidP="00F0333E">
                      <w:pPr>
                        <w:jc w:val="center"/>
                        <w:rPr>
                          <w:color w:val="000000" w:themeColor="text1"/>
                        </w:rPr>
                      </w:pPr>
                      <w:r w:rsidRPr="00F0333E">
                        <w:rPr>
                          <w:b/>
                          <w:bCs/>
                          <w:color w:val="000000" w:themeColor="text1"/>
                        </w:rPr>
                        <w:t>50</w:t>
                      </w:r>
                      <w:r>
                        <w:rPr>
                          <w:color w:val="000000" w:themeColor="text1"/>
                        </w:rPr>
                        <w:t xml:space="preserve"> Baseline characteristics measured</w:t>
                      </w:r>
                    </w:p>
                  </w:txbxContent>
                </v:textbox>
              </v:rect>
            </w:pict>
          </mc:Fallback>
        </mc:AlternateContent>
      </w:r>
    </w:p>
    <w:p w14:paraId="04DA68FE" w14:textId="0DCE2EB6" w:rsidR="00E26E3E" w:rsidRDefault="007015ED" w:rsidP="00707742">
      <w:pPr>
        <w:spacing w:line="360" w:lineRule="auto"/>
      </w:pPr>
      <w:r>
        <w:rPr>
          <w:noProof/>
          <w:lang w:eastAsia="en-GB"/>
        </w:rPr>
        <mc:AlternateContent>
          <mc:Choice Requires="wps">
            <w:drawing>
              <wp:anchor distT="0" distB="0" distL="114300" distR="114300" simplePos="0" relativeHeight="251695616" behindDoc="0" locked="0" layoutInCell="1" allowOverlap="1" wp14:anchorId="39E2C6AC" wp14:editId="4CE473A1">
                <wp:simplePos x="0" y="0"/>
                <wp:positionH relativeFrom="column">
                  <wp:posOffset>4895850</wp:posOffset>
                </wp:positionH>
                <wp:positionV relativeFrom="paragraph">
                  <wp:posOffset>269875</wp:posOffset>
                </wp:positionV>
                <wp:extent cx="0" cy="257175"/>
                <wp:effectExtent l="76200" t="0" r="57150" b="47625"/>
                <wp:wrapNone/>
                <wp:docPr id="89" name="Straight Arrow Connector 89"/>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008A7D" id="Straight Arrow Connector 89" o:spid="_x0000_s1026" type="#_x0000_t32" style="position:absolute;margin-left:385.5pt;margin-top:21.25pt;width:0;height:20.25pt;z-index:251695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" strokecolor="black [3200]" strokeweight=".5pt">
                <v:stroke endarrow="block" joinstyle="miter"/>
              </v:shape>
            </w:pict>
          </mc:Fallback>
        </mc:AlternateContent>
      </w:r>
    </w:p>
    <w:p w14:paraId="49FA97AA" w14:textId="5A01DC05" w:rsidR="00E26E3E" w:rsidRPr="00E26E3E" w:rsidRDefault="007015ED" w:rsidP="00160D0B">
      <w:pPr>
        <w:rPr>
          <w:color w:val="000000" w:themeColor="text1"/>
        </w:rPr>
      </w:pPr>
      <w:r>
        <w:rPr>
          <w:noProof/>
          <w:lang w:eastAsia="en-GB"/>
        </w:rPr>
        <mc:AlternateContent>
          <mc:Choice Requires="wps">
            <w:drawing>
              <wp:anchor distT="0" distB="0" distL="114300" distR="114300" simplePos="0" relativeHeight="251692544" behindDoc="0" locked="0" layoutInCell="1" allowOverlap="1" wp14:anchorId="14628CDA" wp14:editId="00BAAE12">
                <wp:simplePos x="0" y="0"/>
                <wp:positionH relativeFrom="column">
                  <wp:posOffset>2838450</wp:posOffset>
                </wp:positionH>
                <wp:positionV relativeFrom="paragraph">
                  <wp:posOffset>64770</wp:posOffset>
                </wp:positionV>
                <wp:extent cx="0" cy="238125"/>
                <wp:effectExtent l="76200" t="0" r="57150" b="47625"/>
                <wp:wrapNone/>
                <wp:docPr id="74" name="Straight Arrow Connector 74"/>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1F97AA" id="Straight Arrow Connector 74" o:spid="_x0000_s1026" type="#_x0000_t32" style="position:absolute;margin-left:223.5pt;margin-top:5.1pt;width:0;height:18.75pt;z-index:25169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" strokecolor="black [3200]" strokeweight=".5pt">
                <v:stroke endarrow="block" joinstyle="miter"/>
              </v:shape>
            </w:pict>
          </mc:Fallback>
        </mc:AlternateContent>
      </w:r>
      <w:r w:rsidR="002F34AA">
        <w:rPr>
          <w:noProof/>
          <w:lang w:eastAsia="en-GB"/>
        </w:rPr>
        <mc:AlternateContent>
          <mc:Choice Requires="wps">
            <w:drawing>
              <wp:anchor distT="0" distB="0" distL="114300" distR="114300" simplePos="0" relativeHeight="251678208" behindDoc="0" locked="0" layoutInCell="1" allowOverlap="1" wp14:anchorId="249C4CEA" wp14:editId="12567938">
                <wp:simplePos x="0" y="0"/>
                <wp:positionH relativeFrom="column">
                  <wp:posOffset>809625</wp:posOffset>
                </wp:positionH>
                <wp:positionV relativeFrom="paragraph">
                  <wp:posOffset>64770</wp:posOffset>
                </wp:positionV>
                <wp:extent cx="0" cy="238125"/>
                <wp:effectExtent l="76200" t="0" r="57150" b="47625"/>
                <wp:wrapNone/>
                <wp:docPr id="70" name="Straight Arrow Connector 70"/>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0FAE6CA" id="Straight Arrow Connector 70" o:spid="_x0000_s1026" type="#_x0000_t32" style="position:absolute;margin-left:63.75pt;margin-top:5.1pt;width:0;height:18.75pt;z-index:251678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" strokecolor="black [3200]" strokeweight=".5pt">
                <v:stroke endarrow="block" joinstyle="miter"/>
              </v:shape>
            </w:pict>
          </mc:Fallback>
        </mc:AlternateContent>
      </w:r>
      <w:r w:rsidR="002F34AA">
        <w:rPr>
          <w:noProof/>
          <w:lang w:eastAsia="en-GB"/>
        </w:rPr>
        <mc:AlternateContent>
          <mc:Choice Requires="wps">
            <w:drawing>
              <wp:anchor distT="0" distB="0" distL="114300" distR="114300" simplePos="0" relativeHeight="251665920" behindDoc="0" locked="0" layoutInCell="1" allowOverlap="1" wp14:anchorId="2B5BC99E" wp14:editId="26241F76">
                <wp:simplePos x="0" y="0"/>
                <wp:positionH relativeFrom="column">
                  <wp:posOffset>4057650</wp:posOffset>
                </wp:positionH>
                <wp:positionV relativeFrom="paragraph">
                  <wp:posOffset>169545</wp:posOffset>
                </wp:positionV>
                <wp:extent cx="1628775" cy="438150"/>
                <wp:effectExtent l="0" t="0" r="28575" b="19050"/>
                <wp:wrapNone/>
                <wp:docPr id="26" name="Rectangle 26"/>
                <wp:cNvGraphicFramePr/>
                <a:graphic xmlns:a="http://schemas.openxmlformats.org/drawingml/2006/main">
                  <a:graphicData uri="http://schemas.microsoft.com/office/word/2010/wordprocessingShape">
                    <wps:wsp>
                      <wps:cNvSpPr/>
                      <wps:spPr>
                        <a:xfrm>
                          <a:off x="0" y="0"/>
                          <a:ext cx="1628775" cy="43815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22D32B" w14:textId="52D7C4AA" w:rsidR="00093FC2" w:rsidRPr="00D63837" w:rsidRDefault="00093FC2" w:rsidP="002F34AA">
                            <w:pPr>
                              <w:spacing w:line="240" w:lineRule="auto"/>
                              <w:jc w:val="center"/>
                              <w:rPr>
                                <w:color w:val="000000" w:themeColor="text1"/>
                              </w:rPr>
                            </w:pPr>
                            <w:r>
                              <w:rPr>
                                <w:b/>
                                <w:bCs/>
                                <w:color w:val="000000" w:themeColor="text1"/>
                              </w:rPr>
                              <w:t xml:space="preserve">4 </w:t>
                            </w:r>
                            <w:r>
                              <w:rPr>
                                <w:color w:val="000000" w:themeColor="text1"/>
                              </w:rPr>
                              <w:t xml:space="preserve">withdrawn from study  </w:t>
                            </w:r>
                            <w:r w:rsidRPr="002259D4">
                              <w:rPr>
                                <w:b/>
                                <w:bCs/>
                                <w:color w:val="000000" w:themeColor="text1"/>
                              </w:rPr>
                              <w:t>3</w:t>
                            </w:r>
                            <w:r>
                              <w:rPr>
                                <w:color w:val="000000" w:themeColor="text1"/>
                              </w:rPr>
                              <w:t xml:space="preserve"> ill health,</w:t>
                            </w:r>
                            <w:r w:rsidRPr="00815210">
                              <w:rPr>
                                <w:b/>
                                <w:bCs/>
                                <w:color w:val="000000" w:themeColor="text1"/>
                              </w:rPr>
                              <w:t>1</w:t>
                            </w:r>
                            <w:r>
                              <w:rPr>
                                <w:color w:val="000000" w:themeColor="text1"/>
                              </w:rPr>
                              <w:t xml:space="preserve"> house m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B5BC99E" id="Rectangle 26" o:spid="_x0000_s1036" style="position:absolute;margin-left:319.5pt;margin-top:13.35pt;width:128.25pt;height:34.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" fillcolor="#cfcdcd [2894]" strokecolor="#1f4d78 [1604]" strokeweight="1pt">
                <v:textbox>
                  <w:txbxContent>
                    <w:p w14:paraId="1722D32B" w14:textId="52D7C4AA" w:rsidR="00093FC2" w:rsidRPr="00D63837" w:rsidRDefault="00093FC2" w:rsidP="002F34AA">
                      <w:pPr>
                        <w:spacing w:line="240" w:lineRule="auto"/>
                        <w:jc w:val="center"/>
                        <w:rPr>
                          <w:color w:val="000000" w:themeColor="text1"/>
                        </w:rPr>
                      </w:pPr>
                      <w:r>
                        <w:rPr>
                          <w:b/>
                          <w:bCs/>
                          <w:color w:val="000000" w:themeColor="text1"/>
                        </w:rPr>
                        <w:t xml:space="preserve">4 </w:t>
                      </w:r>
                      <w:r>
                        <w:rPr>
                          <w:color w:val="000000" w:themeColor="text1"/>
                        </w:rPr>
                        <w:t xml:space="preserve">withdrawn from study  </w:t>
                      </w:r>
                      <w:r w:rsidRPr="002259D4">
                        <w:rPr>
                          <w:b/>
                          <w:bCs/>
                          <w:color w:val="000000" w:themeColor="text1"/>
                        </w:rPr>
                        <w:t>3</w:t>
                      </w:r>
                      <w:r>
                        <w:rPr>
                          <w:color w:val="000000" w:themeColor="text1"/>
                        </w:rPr>
                        <w:t xml:space="preserve"> ill health,</w:t>
                      </w:r>
                      <w:r w:rsidRPr="00815210">
                        <w:rPr>
                          <w:b/>
                          <w:bCs/>
                          <w:color w:val="000000" w:themeColor="text1"/>
                        </w:rPr>
                        <w:t>1</w:t>
                      </w:r>
                      <w:r>
                        <w:rPr>
                          <w:color w:val="000000" w:themeColor="text1"/>
                        </w:rPr>
                        <w:t xml:space="preserve"> house move</w:t>
                      </w:r>
                    </w:p>
                  </w:txbxContent>
                </v:textbox>
              </v:rect>
            </w:pict>
          </mc:Fallback>
        </mc:AlternateContent>
      </w:r>
    </w:p>
    <w:p w14:paraId="2D9921DC" w14:textId="00948945" w:rsidR="00E26E3E" w:rsidRDefault="007015ED" w:rsidP="00707742">
      <w:pPr>
        <w:spacing w:line="360" w:lineRule="auto"/>
      </w:pPr>
      <w:r>
        <w:rPr>
          <w:noProof/>
          <w:lang w:eastAsia="en-GB"/>
        </w:rPr>
        <mc:AlternateContent>
          <mc:Choice Requires="wps">
            <w:drawing>
              <wp:anchor distT="0" distB="0" distL="114300" distR="114300" simplePos="0" relativeHeight="251696640" behindDoc="0" locked="0" layoutInCell="1" allowOverlap="1" wp14:anchorId="5D62CCB2" wp14:editId="5B632E26">
                <wp:simplePos x="0" y="0"/>
                <wp:positionH relativeFrom="column">
                  <wp:posOffset>4886325</wp:posOffset>
                </wp:positionH>
                <wp:positionV relativeFrom="paragraph">
                  <wp:posOffset>322580</wp:posOffset>
                </wp:positionV>
                <wp:extent cx="0" cy="228600"/>
                <wp:effectExtent l="76200" t="0" r="57150" b="57150"/>
                <wp:wrapNone/>
                <wp:docPr id="90" name="Straight Arrow Connector 90"/>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761272" id="Straight Arrow Connector 90" o:spid="_x0000_s1026" type="#_x0000_t32" style="position:absolute;margin-left:384.75pt;margin-top:25.4pt;width:0;height:18pt;z-index:25169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" strokecolor="black [3200]" strokeweight=".5pt">
                <v:stroke endarrow="block" joinstyle="miter"/>
              </v:shape>
            </w:pict>
          </mc:Fallback>
        </mc:AlternateContent>
      </w:r>
      <w:r>
        <w:rPr>
          <w:noProof/>
          <w:lang w:eastAsia="en-GB"/>
        </w:rPr>
        <mc:AlternateContent>
          <mc:Choice Requires="wps">
            <w:drawing>
              <wp:anchor distT="0" distB="0" distL="114300" distR="114300" simplePos="0" relativeHeight="251687424" behindDoc="0" locked="0" layoutInCell="1" allowOverlap="1" wp14:anchorId="509612E3" wp14:editId="4CE87B81">
                <wp:simplePos x="0" y="0"/>
                <wp:positionH relativeFrom="column">
                  <wp:posOffset>2838450</wp:posOffset>
                </wp:positionH>
                <wp:positionV relativeFrom="paragraph">
                  <wp:posOffset>319405</wp:posOffset>
                </wp:positionV>
                <wp:extent cx="0" cy="228600"/>
                <wp:effectExtent l="76200" t="0" r="57150" b="57150"/>
                <wp:wrapNone/>
                <wp:docPr id="75" name="Straight Arrow Connector 7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F7B47F" id="Straight Arrow Connector 75" o:spid="_x0000_s1026" type="#_x0000_t32" style="position:absolute;margin-left:223.5pt;margin-top:25.15pt;width:0;height:18pt;z-index:25168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" strokecolor="black [3200]" strokeweight=".5pt">
                <v:stroke endarrow="block" joinstyle="miter"/>
              </v:shape>
            </w:pict>
          </mc:Fallback>
        </mc:AlternateContent>
      </w:r>
      <w:r w:rsidR="002F34AA">
        <w:rPr>
          <w:noProof/>
          <w:lang w:eastAsia="en-GB"/>
        </w:rPr>
        <mc:AlternateContent>
          <mc:Choice Requires="wps">
            <w:drawing>
              <wp:anchor distT="0" distB="0" distL="114300" distR="114300" simplePos="0" relativeHeight="251680256" behindDoc="0" locked="0" layoutInCell="1" allowOverlap="1" wp14:anchorId="2F8112BC" wp14:editId="412AEB5F">
                <wp:simplePos x="0" y="0"/>
                <wp:positionH relativeFrom="column">
                  <wp:posOffset>809625</wp:posOffset>
                </wp:positionH>
                <wp:positionV relativeFrom="paragraph">
                  <wp:posOffset>322580</wp:posOffset>
                </wp:positionV>
                <wp:extent cx="0" cy="228600"/>
                <wp:effectExtent l="76200" t="0" r="57150" b="57150"/>
                <wp:wrapNone/>
                <wp:docPr id="71" name="Straight Arrow Connector 71"/>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5CE4804" id="Straight Arrow Connector 71" o:spid="_x0000_s1026" type="#_x0000_t32" style="position:absolute;margin-left:63.75pt;margin-top:25.4pt;width:0;height:18pt;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" strokecolor="black [3200]" strokeweight=".5pt">
                <v:stroke endarrow="block" joinstyle="miter"/>
              </v:shape>
            </w:pict>
          </mc:Fallback>
        </mc:AlternateContent>
      </w:r>
      <w:r w:rsidR="002F34AA">
        <w:rPr>
          <w:noProof/>
          <w:lang w:eastAsia="en-GB"/>
        </w:rPr>
        <mc:AlternateContent>
          <mc:Choice Requires="wps">
            <w:drawing>
              <wp:anchor distT="0" distB="0" distL="114300" distR="114300" simplePos="0" relativeHeight="251628032" behindDoc="0" locked="0" layoutInCell="1" allowOverlap="1" wp14:anchorId="4DA99392" wp14:editId="74142B86">
                <wp:simplePos x="0" y="0"/>
                <wp:positionH relativeFrom="column">
                  <wp:posOffset>1981200</wp:posOffset>
                </wp:positionH>
                <wp:positionV relativeFrom="paragraph">
                  <wp:posOffset>17145</wp:posOffset>
                </wp:positionV>
                <wp:extent cx="1781175" cy="3048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781175" cy="30480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FAB32E" w14:textId="77777777" w:rsidR="00093FC2" w:rsidRPr="003147B3" w:rsidRDefault="00093FC2" w:rsidP="00FA7FFE">
                            <w:pPr>
                              <w:jc w:val="center"/>
                              <w:rPr>
                                <w:color w:val="000000" w:themeColor="text1"/>
                              </w:rPr>
                            </w:pPr>
                            <w:r w:rsidRPr="00FA7FFE">
                              <w:rPr>
                                <w:b/>
                                <w:bCs/>
                                <w:color w:val="000000" w:themeColor="text1"/>
                              </w:rPr>
                              <w:t>0</w:t>
                            </w:r>
                            <w:r>
                              <w:rPr>
                                <w:color w:val="000000" w:themeColor="text1"/>
                              </w:rPr>
                              <w:t xml:space="preserve"> L</w:t>
                            </w:r>
                            <w:r w:rsidRPr="003147B3">
                              <w:rPr>
                                <w:color w:val="000000" w:themeColor="text1"/>
                              </w:rPr>
                              <w:t>oss to 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DA99392" id="Rectangle 12" o:spid="_x0000_s1037" style="position:absolute;margin-left:156pt;margin-top:1.35pt;width:140.25pt;height:24pt;z-index:25162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" fillcolor="#cfcdcd [2894]" strokecolor="#1f4d78 [1604]" strokeweight="1pt">
                <v:textbox>
                  <w:txbxContent>
                    <w:p w14:paraId="0AFAB32E" w14:textId="77777777" w:rsidR="00093FC2" w:rsidRPr="003147B3" w:rsidRDefault="00093FC2" w:rsidP="00FA7FFE">
                      <w:pPr>
                        <w:jc w:val="center"/>
                        <w:rPr>
                          <w:color w:val="000000" w:themeColor="text1"/>
                        </w:rPr>
                      </w:pPr>
                      <w:r w:rsidRPr="00FA7FFE">
                        <w:rPr>
                          <w:b/>
                          <w:bCs/>
                          <w:color w:val="000000" w:themeColor="text1"/>
                        </w:rPr>
                        <w:t>0</w:t>
                      </w:r>
                      <w:r>
                        <w:rPr>
                          <w:color w:val="000000" w:themeColor="text1"/>
                        </w:rPr>
                        <w:t xml:space="preserve"> L</w:t>
                      </w:r>
                      <w:r w:rsidRPr="003147B3">
                        <w:rPr>
                          <w:color w:val="000000" w:themeColor="text1"/>
                        </w:rPr>
                        <w:t>oss to follow-up</w:t>
                      </w:r>
                    </w:p>
                  </w:txbxContent>
                </v:textbox>
              </v:rect>
            </w:pict>
          </mc:Fallback>
        </mc:AlternateContent>
      </w:r>
      <w:r w:rsidR="002F34AA">
        <w:rPr>
          <w:noProof/>
          <w:lang w:eastAsia="en-GB"/>
        </w:rPr>
        <mc:AlternateContent>
          <mc:Choice Requires="wps">
            <w:drawing>
              <wp:anchor distT="0" distB="0" distL="114300" distR="114300" simplePos="0" relativeHeight="251627008" behindDoc="0" locked="0" layoutInCell="1" allowOverlap="1" wp14:anchorId="76500F34" wp14:editId="1F3273D8">
                <wp:simplePos x="0" y="0"/>
                <wp:positionH relativeFrom="column">
                  <wp:posOffset>0</wp:posOffset>
                </wp:positionH>
                <wp:positionV relativeFrom="paragraph">
                  <wp:posOffset>17145</wp:posOffset>
                </wp:positionV>
                <wp:extent cx="1695450" cy="3048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695450" cy="30480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A9A934E" w14:textId="77777777" w:rsidR="00093FC2" w:rsidRPr="003147B3" w:rsidRDefault="00093FC2" w:rsidP="00F0333E">
                            <w:pPr>
                              <w:jc w:val="center"/>
                              <w:rPr>
                                <w:color w:val="000000" w:themeColor="text1"/>
                              </w:rPr>
                            </w:pPr>
                            <w:r w:rsidRPr="00FA7FFE">
                              <w:rPr>
                                <w:b/>
                                <w:bCs/>
                                <w:color w:val="000000" w:themeColor="text1"/>
                              </w:rPr>
                              <w:t>0</w:t>
                            </w:r>
                            <w:r>
                              <w:rPr>
                                <w:color w:val="000000" w:themeColor="text1"/>
                              </w:rPr>
                              <w:t xml:space="preserve"> L</w:t>
                            </w:r>
                            <w:r w:rsidRPr="003147B3">
                              <w:rPr>
                                <w:color w:val="000000" w:themeColor="text1"/>
                              </w:rPr>
                              <w:t xml:space="preserve">oss to follow-u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6500F34" id="Rectangle 11" o:spid="_x0000_s1038" style="position:absolute;margin-left:0;margin-top:1.35pt;width:133.5pt;height:24pt;z-index:25162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" fillcolor="#cfcdcd [2894]" strokecolor="#1f4d78 [1604]" strokeweight="1pt">
                <v:textbox>
                  <w:txbxContent>
                    <w:p w14:paraId="1A9A934E" w14:textId="77777777" w:rsidR="00093FC2" w:rsidRPr="003147B3" w:rsidRDefault="00093FC2" w:rsidP="00F0333E">
                      <w:pPr>
                        <w:jc w:val="center"/>
                        <w:rPr>
                          <w:color w:val="000000" w:themeColor="text1"/>
                        </w:rPr>
                      </w:pPr>
                      <w:r w:rsidRPr="00FA7FFE">
                        <w:rPr>
                          <w:b/>
                          <w:bCs/>
                          <w:color w:val="000000" w:themeColor="text1"/>
                        </w:rPr>
                        <w:t>0</w:t>
                      </w:r>
                      <w:r>
                        <w:rPr>
                          <w:color w:val="000000" w:themeColor="text1"/>
                        </w:rPr>
                        <w:t xml:space="preserve"> L</w:t>
                      </w:r>
                      <w:r w:rsidRPr="003147B3">
                        <w:rPr>
                          <w:color w:val="000000" w:themeColor="text1"/>
                        </w:rPr>
                        <w:t xml:space="preserve">oss to follow-up </w:t>
                      </w:r>
                    </w:p>
                  </w:txbxContent>
                </v:textbox>
              </v:rect>
            </w:pict>
          </mc:Fallback>
        </mc:AlternateContent>
      </w:r>
    </w:p>
    <w:p w14:paraId="66B4CB3D" w14:textId="24BD47E5" w:rsidR="00E26E3E" w:rsidRPr="00993338" w:rsidRDefault="002F34AA" w:rsidP="00707742">
      <w:pPr>
        <w:spacing w:line="360" w:lineRule="auto"/>
      </w:pPr>
      <w:r>
        <w:rPr>
          <w:noProof/>
          <w:lang w:eastAsia="en-GB"/>
        </w:rPr>
        <mc:AlternateContent>
          <mc:Choice Requires="wps">
            <w:drawing>
              <wp:anchor distT="0" distB="0" distL="114300" distR="114300" simplePos="0" relativeHeight="251629056" behindDoc="0" locked="0" layoutInCell="1" allowOverlap="1" wp14:anchorId="18A8D9A1" wp14:editId="0AEC5357">
                <wp:simplePos x="0" y="0"/>
                <wp:positionH relativeFrom="column">
                  <wp:posOffset>4057650</wp:posOffset>
                </wp:positionH>
                <wp:positionV relativeFrom="paragraph">
                  <wp:posOffset>193675</wp:posOffset>
                </wp:positionV>
                <wp:extent cx="1628775" cy="3048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628775" cy="30480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F182BDC" w14:textId="77777777" w:rsidR="00093FC2" w:rsidRDefault="00093FC2" w:rsidP="00D63837">
                            <w:pPr>
                              <w:jc w:val="center"/>
                              <w:rPr>
                                <w:color w:val="000000" w:themeColor="text1"/>
                              </w:rPr>
                            </w:pPr>
                            <w:r w:rsidRPr="00FA7FFE">
                              <w:rPr>
                                <w:b/>
                                <w:bCs/>
                                <w:color w:val="000000" w:themeColor="text1"/>
                              </w:rPr>
                              <w:t>12</w:t>
                            </w:r>
                            <w:r>
                              <w:rPr>
                                <w:color w:val="000000" w:themeColor="text1"/>
                              </w:rPr>
                              <w:t xml:space="preserve"> Retained </w:t>
                            </w:r>
                          </w:p>
                          <w:p w14:paraId="1D577D5A" w14:textId="77777777" w:rsidR="00093FC2" w:rsidRPr="00D63837" w:rsidRDefault="00093FC2" w:rsidP="002259D4">
                            <w:pPr>
                              <w:spacing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8A8D9A1" id="Rectangle 13" o:spid="_x0000_s1039" style="position:absolute;margin-left:319.5pt;margin-top:15.25pt;width:128.25pt;height:24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" fillcolor="#cfcdcd [2894]" strokecolor="#1f4d78 [1604]" strokeweight="1pt">
                <v:textbox>
                  <w:txbxContent>
                    <w:p w14:paraId="3F182BDC" w14:textId="77777777" w:rsidR="00093FC2" w:rsidRDefault="00093FC2" w:rsidP="00D63837">
                      <w:pPr>
                        <w:jc w:val="center"/>
                        <w:rPr>
                          <w:color w:val="000000" w:themeColor="text1"/>
                        </w:rPr>
                      </w:pPr>
                      <w:r w:rsidRPr="00FA7FFE">
                        <w:rPr>
                          <w:b/>
                          <w:bCs/>
                          <w:color w:val="000000" w:themeColor="text1"/>
                        </w:rPr>
                        <w:t>12</w:t>
                      </w:r>
                      <w:r>
                        <w:rPr>
                          <w:color w:val="000000" w:themeColor="text1"/>
                        </w:rPr>
                        <w:t xml:space="preserve"> Retained </w:t>
                      </w:r>
                    </w:p>
                    <w:p w14:paraId="1D577D5A" w14:textId="77777777" w:rsidR="00093FC2" w:rsidRPr="00D63837" w:rsidRDefault="00093FC2" w:rsidP="002259D4">
                      <w:pPr>
                        <w:spacing w:line="240" w:lineRule="auto"/>
                        <w:jc w:val="center"/>
                        <w:rPr>
                          <w:color w:val="000000" w:themeColor="text1"/>
                        </w:rPr>
                      </w:pPr>
                    </w:p>
                  </w:txbxContent>
                </v:textbox>
              </v:rect>
            </w:pict>
          </mc:Fallback>
        </mc:AlternateContent>
      </w:r>
      <w:r>
        <w:rPr>
          <w:noProof/>
          <w:lang w:eastAsia="en-GB"/>
        </w:rPr>
        <mc:AlternateContent>
          <mc:Choice Requires="wps">
            <w:drawing>
              <wp:anchor distT="0" distB="0" distL="114300" distR="114300" simplePos="0" relativeHeight="251631104" behindDoc="0" locked="0" layoutInCell="1" allowOverlap="1" wp14:anchorId="1965B2D6" wp14:editId="71C1DD77">
                <wp:simplePos x="0" y="0"/>
                <wp:positionH relativeFrom="column">
                  <wp:posOffset>1981200</wp:posOffset>
                </wp:positionH>
                <wp:positionV relativeFrom="paragraph">
                  <wp:posOffset>193040</wp:posOffset>
                </wp:positionV>
                <wp:extent cx="1781175" cy="30480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781175" cy="30480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04DE2DB" w14:textId="77777777" w:rsidR="00093FC2" w:rsidRPr="00EF7D57" w:rsidRDefault="00093FC2" w:rsidP="00EF7D57">
                            <w:pPr>
                              <w:jc w:val="center"/>
                              <w:rPr>
                                <w:color w:val="000000" w:themeColor="text1"/>
                              </w:rPr>
                            </w:pPr>
                            <w:r w:rsidRPr="00FA7FFE">
                              <w:rPr>
                                <w:b/>
                                <w:bCs/>
                                <w:color w:val="000000" w:themeColor="text1"/>
                              </w:rPr>
                              <w:t>50</w:t>
                            </w:r>
                            <w:r w:rsidRPr="00EF7D57">
                              <w:rPr>
                                <w:color w:val="000000" w:themeColor="text1"/>
                              </w:rPr>
                              <w:t xml:space="preserve"> Analysed</w:t>
                            </w:r>
                          </w:p>
                          <w:p w14:paraId="0704C540" w14:textId="77777777" w:rsidR="00093FC2" w:rsidRDefault="00093FC2" w:rsidP="00EF7D5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965B2D6" id="Rectangle 15" o:spid="_x0000_s1040" style="position:absolute;margin-left:156pt;margin-top:15.2pt;width:140.25pt;height:24pt;z-index:25163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" fillcolor="#cfcdcd [2894]" strokecolor="#1f4d78 [1604]" strokeweight="1pt">
                <v:textbox>
                  <w:txbxContent>
                    <w:p w14:paraId="404DE2DB" w14:textId="77777777" w:rsidR="00093FC2" w:rsidRPr="00EF7D57" w:rsidRDefault="00093FC2" w:rsidP="00EF7D57">
                      <w:pPr>
                        <w:jc w:val="center"/>
                        <w:rPr>
                          <w:color w:val="000000" w:themeColor="text1"/>
                        </w:rPr>
                      </w:pPr>
                      <w:r w:rsidRPr="00FA7FFE">
                        <w:rPr>
                          <w:b/>
                          <w:bCs/>
                          <w:color w:val="000000" w:themeColor="text1"/>
                        </w:rPr>
                        <w:t>50</w:t>
                      </w:r>
                      <w:r w:rsidRPr="00EF7D57">
                        <w:rPr>
                          <w:color w:val="000000" w:themeColor="text1"/>
                        </w:rPr>
                        <w:t xml:space="preserve"> Analysed</w:t>
                      </w:r>
                    </w:p>
                    <w:p w14:paraId="0704C540" w14:textId="77777777" w:rsidR="00093FC2" w:rsidRDefault="00093FC2" w:rsidP="00EF7D57">
                      <w:pPr>
                        <w:jc w:val="center"/>
                      </w:pPr>
                    </w:p>
                  </w:txbxContent>
                </v:textbox>
              </v:rect>
            </w:pict>
          </mc:Fallback>
        </mc:AlternateContent>
      </w:r>
      <w:r>
        <w:rPr>
          <w:noProof/>
          <w:lang w:eastAsia="en-GB"/>
        </w:rPr>
        <mc:AlternateContent>
          <mc:Choice Requires="wps">
            <w:drawing>
              <wp:anchor distT="0" distB="0" distL="114300" distR="114300" simplePos="0" relativeHeight="251630080" behindDoc="0" locked="0" layoutInCell="1" allowOverlap="1" wp14:anchorId="76322279" wp14:editId="3A2B0627">
                <wp:simplePos x="0" y="0"/>
                <wp:positionH relativeFrom="column">
                  <wp:posOffset>0</wp:posOffset>
                </wp:positionH>
                <wp:positionV relativeFrom="paragraph">
                  <wp:posOffset>193040</wp:posOffset>
                </wp:positionV>
                <wp:extent cx="1695450" cy="30480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1695450" cy="304800"/>
                        </a:xfrm>
                        <a:prstGeom prst="rect">
                          <a:avLst/>
                        </a:prstGeom>
                        <a:solidFill>
                          <a:schemeClr val="bg2">
                            <a:lumMod val="9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DD042E" w14:textId="77777777" w:rsidR="00093FC2" w:rsidRPr="00EF7D57" w:rsidRDefault="00093FC2" w:rsidP="00EF7D57">
                            <w:pPr>
                              <w:jc w:val="center"/>
                              <w:rPr>
                                <w:color w:val="000000" w:themeColor="text1"/>
                              </w:rPr>
                            </w:pPr>
                            <w:r w:rsidRPr="00FA7FFE">
                              <w:rPr>
                                <w:b/>
                                <w:bCs/>
                                <w:color w:val="000000" w:themeColor="text1"/>
                              </w:rPr>
                              <w:t>50</w:t>
                            </w:r>
                            <w:r w:rsidRPr="00EF7D57">
                              <w:rPr>
                                <w:color w:val="000000" w:themeColor="text1"/>
                              </w:rPr>
                              <w:t xml:space="preserve"> Analy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6322279" id="Rectangle 14" o:spid="_x0000_s1041" style="position:absolute;margin-left:0;margin-top:15.2pt;width:133.5pt;height:24pt;z-index:25163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" fillcolor="#cfcdcd [2894]" strokecolor="#1f4d78 [1604]" strokeweight="1pt">
                <v:textbox>
                  <w:txbxContent>
                    <w:p w14:paraId="46DD042E" w14:textId="77777777" w:rsidR="00093FC2" w:rsidRPr="00EF7D57" w:rsidRDefault="00093FC2" w:rsidP="00EF7D57">
                      <w:pPr>
                        <w:jc w:val="center"/>
                        <w:rPr>
                          <w:color w:val="000000" w:themeColor="text1"/>
                        </w:rPr>
                      </w:pPr>
                      <w:r w:rsidRPr="00FA7FFE">
                        <w:rPr>
                          <w:b/>
                          <w:bCs/>
                          <w:color w:val="000000" w:themeColor="text1"/>
                        </w:rPr>
                        <w:t>50</w:t>
                      </w:r>
                      <w:r w:rsidRPr="00EF7D57">
                        <w:rPr>
                          <w:color w:val="000000" w:themeColor="text1"/>
                        </w:rPr>
                        <w:t xml:space="preserve"> Analysed</w:t>
                      </w:r>
                    </w:p>
                  </w:txbxContent>
                </v:textbox>
              </v:rect>
            </w:pict>
          </mc:Fallback>
        </mc:AlternateContent>
      </w:r>
    </w:p>
    <w:p w14:paraId="40E5C697" w14:textId="77777777" w:rsidR="005F4404" w:rsidRDefault="005F4404" w:rsidP="005F4404"/>
    <w:p w14:paraId="055CAB46" w14:textId="3722E6D9" w:rsidR="002F34AA" w:rsidRPr="00D63837" w:rsidRDefault="00503BE6" w:rsidP="002F34AA">
      <w:pPr>
        <w:spacing w:line="240" w:lineRule="auto"/>
        <w:jc w:val="center"/>
        <w:rPr>
          <w:color w:val="000000" w:themeColor="text1"/>
        </w:rPr>
      </w:pPr>
      <w:r>
        <w:br w:type="page"/>
      </w:r>
    </w:p>
    <w:p w14:paraId="0CF3E3E2" w14:textId="10788FA2" w:rsidR="007C4FAE" w:rsidRDefault="003A740C" w:rsidP="00853A68">
      <w:r>
        <w:rPr>
          <w:noProof/>
          <w:lang w:eastAsia="en-GB"/>
        </w:rPr>
        <mc:AlternateContent>
          <mc:Choice Requires="wps">
            <w:drawing>
              <wp:anchor distT="0" distB="0" distL="114300" distR="114300" simplePos="0" relativeHeight="251691520" behindDoc="0" locked="0" layoutInCell="1" allowOverlap="1" wp14:anchorId="6AF602E6" wp14:editId="7ADA31D4">
                <wp:simplePos x="0" y="0"/>
                <wp:positionH relativeFrom="column">
                  <wp:posOffset>2124075</wp:posOffset>
                </wp:positionH>
                <wp:positionV relativeFrom="paragraph">
                  <wp:posOffset>4924425</wp:posOffset>
                </wp:positionV>
                <wp:extent cx="295275" cy="323850"/>
                <wp:effectExtent l="38100" t="0" r="28575" b="57150"/>
                <wp:wrapNone/>
                <wp:docPr id="54" name="Straight Arrow Connector 54"/>
                <wp:cNvGraphicFramePr/>
                <a:graphic xmlns:a="http://schemas.openxmlformats.org/drawingml/2006/main">
                  <a:graphicData uri="http://schemas.microsoft.com/office/word/2010/wordprocessingShape">
                    <wps:wsp>
                      <wps:cNvCnPr/>
                      <wps:spPr>
                        <a:xfrm flipH="1">
                          <a:off x="0" y="0"/>
                          <a:ext cx="295275"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5C3D44F" id="Straight Arrow Connector 54" o:spid="_x0000_s1026" type="#_x0000_t32" style="position:absolute;margin-left:167.25pt;margin-top:387.75pt;width:23.25pt;height:25.5pt;flip:x;z-index:251691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" strokecolor="black [3200]" strokeweight=".5pt">
                <v:stroke endarrow="block" joinstyle="miter"/>
              </v:shape>
            </w:pict>
          </mc:Fallback>
        </mc:AlternateContent>
      </w:r>
      <w:r>
        <w:rPr>
          <w:noProof/>
          <w:lang w:eastAsia="en-GB"/>
        </w:rPr>
        <mc:AlternateContent>
          <mc:Choice Requires="wps">
            <w:drawing>
              <wp:anchor distT="0" distB="0" distL="114300" distR="114300" simplePos="0" relativeHeight="251690496" behindDoc="0" locked="0" layoutInCell="1" allowOverlap="1" wp14:anchorId="1FB69105" wp14:editId="39E64229">
                <wp:simplePos x="0" y="0"/>
                <wp:positionH relativeFrom="column">
                  <wp:posOffset>2124075</wp:posOffset>
                </wp:positionH>
                <wp:positionV relativeFrom="paragraph">
                  <wp:posOffset>4772025</wp:posOffset>
                </wp:positionV>
                <wp:extent cx="295275" cy="152400"/>
                <wp:effectExtent l="38100" t="38100" r="28575" b="19050"/>
                <wp:wrapNone/>
                <wp:docPr id="53" name="Straight Arrow Connector 53"/>
                <wp:cNvGraphicFramePr/>
                <a:graphic xmlns:a="http://schemas.openxmlformats.org/drawingml/2006/main">
                  <a:graphicData uri="http://schemas.microsoft.com/office/word/2010/wordprocessingShape">
                    <wps:wsp>
                      <wps:cNvCnPr/>
                      <wps:spPr>
                        <a:xfrm flipH="1" flipV="1">
                          <a:off x="0" y="0"/>
                          <a:ext cx="295275"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EA48B7" id="Straight Arrow Connector 53" o:spid="_x0000_s1026" type="#_x0000_t32" style="position:absolute;margin-left:167.25pt;margin-top:375.75pt;width:23.25pt;height:12pt;flip:x y;z-index:251690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" strokecolor="black [3200]" strokeweight=".5pt">
                <v:stroke endarrow="block" joinstyle="miter"/>
              </v:shape>
            </w:pict>
          </mc:Fallback>
        </mc:AlternateContent>
      </w:r>
      <w:r>
        <w:rPr>
          <w:noProof/>
          <w:lang w:eastAsia="en-GB"/>
        </w:rPr>
        <mc:AlternateContent>
          <mc:Choice Requires="wps">
            <w:drawing>
              <wp:anchor distT="0" distB="0" distL="114300" distR="114300" simplePos="0" relativeHeight="251689472" behindDoc="0" locked="0" layoutInCell="1" allowOverlap="1" wp14:anchorId="5184F476" wp14:editId="74A33D56">
                <wp:simplePos x="0" y="0"/>
                <wp:positionH relativeFrom="column">
                  <wp:posOffset>2124075</wp:posOffset>
                </wp:positionH>
                <wp:positionV relativeFrom="paragraph">
                  <wp:posOffset>4343400</wp:posOffset>
                </wp:positionV>
                <wp:extent cx="295275" cy="571500"/>
                <wp:effectExtent l="38100" t="38100" r="28575" b="19050"/>
                <wp:wrapNone/>
                <wp:docPr id="52" name="Straight Arrow Connector 52"/>
                <wp:cNvGraphicFramePr/>
                <a:graphic xmlns:a="http://schemas.openxmlformats.org/drawingml/2006/main">
                  <a:graphicData uri="http://schemas.microsoft.com/office/word/2010/wordprocessingShape">
                    <wps:wsp>
                      <wps:cNvCnPr/>
                      <wps:spPr>
                        <a:xfrm flipH="1" flipV="1">
                          <a:off x="0" y="0"/>
                          <a:ext cx="295275"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485C2B" id="Straight Arrow Connector 52" o:spid="_x0000_s1026" type="#_x0000_t32" style="position:absolute;margin-left:167.25pt;margin-top:342pt;width:23.25pt;height:45pt;flip:x y;z-index:25168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" strokecolor="black [3200]" strokeweight=".5pt">
                <v:stroke endarrow="block" joinstyle="miter"/>
              </v:shape>
            </w:pict>
          </mc:Fallback>
        </mc:AlternateContent>
      </w:r>
      <w:r>
        <w:rPr>
          <w:noProof/>
          <w:lang w:eastAsia="en-GB"/>
        </w:rPr>
        <mc:AlternateContent>
          <mc:Choice Requires="wps">
            <w:drawing>
              <wp:anchor distT="0" distB="0" distL="114300" distR="114300" simplePos="0" relativeHeight="251688448" behindDoc="0" locked="0" layoutInCell="1" allowOverlap="1" wp14:anchorId="357510B7" wp14:editId="670F1BB6">
                <wp:simplePos x="0" y="0"/>
                <wp:positionH relativeFrom="column">
                  <wp:posOffset>2124075</wp:posOffset>
                </wp:positionH>
                <wp:positionV relativeFrom="paragraph">
                  <wp:posOffset>2743199</wp:posOffset>
                </wp:positionV>
                <wp:extent cx="295275" cy="1038225"/>
                <wp:effectExtent l="38100" t="0" r="28575" b="47625"/>
                <wp:wrapNone/>
                <wp:docPr id="51" name="Straight Arrow Connector 51"/>
                <wp:cNvGraphicFramePr/>
                <a:graphic xmlns:a="http://schemas.openxmlformats.org/drawingml/2006/main">
                  <a:graphicData uri="http://schemas.microsoft.com/office/word/2010/wordprocessingShape">
                    <wps:wsp>
                      <wps:cNvCnPr/>
                      <wps:spPr>
                        <a:xfrm flipH="1">
                          <a:off x="0" y="0"/>
                          <a:ext cx="295275" cy="1038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34966F" id="Straight Arrow Connector 51" o:spid="_x0000_s1026" type="#_x0000_t32" style="position:absolute;margin-left:167.25pt;margin-top:3in;width:23.25pt;height:81.75pt;flip:x;z-index:25168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" strokecolor="black [3200]" strokeweight=".5pt">
                <v:stroke endarrow="block" joinstyle="miter"/>
              </v:shape>
            </w:pict>
          </mc:Fallback>
        </mc:AlternateContent>
      </w:r>
      <w:r>
        <w:rPr>
          <w:noProof/>
          <w:lang w:eastAsia="en-GB"/>
        </w:rPr>
        <mc:AlternateContent>
          <mc:Choice Requires="wps">
            <w:drawing>
              <wp:anchor distT="0" distB="0" distL="114300" distR="114300" simplePos="0" relativeHeight="251686400" behindDoc="0" locked="0" layoutInCell="1" allowOverlap="1" wp14:anchorId="49A71026" wp14:editId="29236563">
                <wp:simplePos x="0" y="0"/>
                <wp:positionH relativeFrom="column">
                  <wp:posOffset>2124075</wp:posOffset>
                </wp:positionH>
                <wp:positionV relativeFrom="paragraph">
                  <wp:posOffset>2743200</wp:posOffset>
                </wp:positionV>
                <wp:extent cx="295275" cy="514350"/>
                <wp:effectExtent l="38100" t="0" r="28575" b="57150"/>
                <wp:wrapNone/>
                <wp:docPr id="50" name="Straight Arrow Connector 50"/>
                <wp:cNvGraphicFramePr/>
                <a:graphic xmlns:a="http://schemas.openxmlformats.org/drawingml/2006/main">
                  <a:graphicData uri="http://schemas.microsoft.com/office/word/2010/wordprocessingShape">
                    <wps:wsp>
                      <wps:cNvCnPr/>
                      <wps:spPr>
                        <a:xfrm flipH="1">
                          <a:off x="0" y="0"/>
                          <a:ext cx="295275"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E97B5C" id="Straight Arrow Connector 50" o:spid="_x0000_s1026" type="#_x0000_t32" style="position:absolute;margin-left:167.25pt;margin-top:3in;width:23.25pt;height:40.5pt;flip:x;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" strokecolor="black [3200]" strokeweight=".5pt">
                <v:stroke endarrow="block" joinstyle="miter"/>
              </v:shape>
            </w:pict>
          </mc:Fallback>
        </mc:AlternateContent>
      </w:r>
      <w:r w:rsidR="00247CD7">
        <w:rPr>
          <w:noProof/>
          <w:lang w:eastAsia="en-GB"/>
        </w:rPr>
        <mc:AlternateContent>
          <mc:Choice Requires="wps">
            <w:drawing>
              <wp:anchor distT="0" distB="0" distL="114300" distR="114300" simplePos="0" relativeHeight="251685376" behindDoc="0" locked="0" layoutInCell="1" allowOverlap="1" wp14:anchorId="4DF549CD" wp14:editId="561D1836">
                <wp:simplePos x="0" y="0"/>
                <wp:positionH relativeFrom="column">
                  <wp:posOffset>2124075</wp:posOffset>
                </wp:positionH>
                <wp:positionV relativeFrom="paragraph">
                  <wp:posOffset>2743200</wp:posOffset>
                </wp:positionV>
                <wp:extent cx="295275" cy="28575"/>
                <wp:effectExtent l="38100" t="57150" r="0" b="85725"/>
                <wp:wrapNone/>
                <wp:docPr id="49" name="Straight Arrow Connector 49"/>
                <wp:cNvGraphicFramePr/>
                <a:graphic xmlns:a="http://schemas.openxmlformats.org/drawingml/2006/main">
                  <a:graphicData uri="http://schemas.microsoft.com/office/word/2010/wordprocessingShape">
                    <wps:wsp>
                      <wps:cNvCnPr/>
                      <wps:spPr>
                        <a:xfrm flipH="1">
                          <a:off x="0" y="0"/>
                          <a:ext cx="295275" cy="28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179E52B" id="Straight Arrow Connector 49" o:spid="_x0000_s1026" type="#_x0000_t32" style="position:absolute;margin-left:167.25pt;margin-top:3in;width:23.25pt;height:2.25pt;flip:x;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" strokecolor="black [3200]" strokeweight=".5pt">
                <v:stroke endarrow="block" joinstyle="miter"/>
              </v:shape>
            </w:pict>
          </mc:Fallback>
        </mc:AlternateContent>
      </w:r>
      <w:r w:rsidR="00247CD7">
        <w:rPr>
          <w:noProof/>
          <w:lang w:eastAsia="en-GB"/>
        </w:rPr>
        <mc:AlternateContent>
          <mc:Choice Requires="wps">
            <w:drawing>
              <wp:anchor distT="0" distB="0" distL="114300" distR="114300" simplePos="0" relativeHeight="251683328" behindDoc="0" locked="0" layoutInCell="1" allowOverlap="1" wp14:anchorId="3536A82F" wp14:editId="0CDEE161">
                <wp:simplePos x="0" y="0"/>
                <wp:positionH relativeFrom="column">
                  <wp:posOffset>2124075</wp:posOffset>
                </wp:positionH>
                <wp:positionV relativeFrom="paragraph">
                  <wp:posOffset>2362200</wp:posOffset>
                </wp:positionV>
                <wp:extent cx="295275" cy="381000"/>
                <wp:effectExtent l="38100" t="38100" r="28575" b="19050"/>
                <wp:wrapNone/>
                <wp:docPr id="48" name="Straight Arrow Connector 48"/>
                <wp:cNvGraphicFramePr/>
                <a:graphic xmlns:a="http://schemas.openxmlformats.org/drawingml/2006/main">
                  <a:graphicData uri="http://schemas.microsoft.com/office/word/2010/wordprocessingShape">
                    <wps:wsp>
                      <wps:cNvCnPr/>
                      <wps:spPr>
                        <a:xfrm flipH="1" flipV="1">
                          <a:off x="0" y="0"/>
                          <a:ext cx="295275"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9B97E2" id="Straight Arrow Connector 48" o:spid="_x0000_s1026" type="#_x0000_t32" style="position:absolute;margin-left:167.25pt;margin-top:186pt;width:23.25pt;height:30pt;flip:x y;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" strokecolor="black [3200]" strokeweight=".5pt">
                <v:stroke endarrow="block" joinstyle="miter"/>
              </v:shape>
            </w:pict>
          </mc:Fallback>
        </mc:AlternateContent>
      </w:r>
      <w:r w:rsidR="00247CD7">
        <w:rPr>
          <w:noProof/>
          <w:lang w:eastAsia="en-GB"/>
        </w:rPr>
        <mc:AlternateContent>
          <mc:Choice Requires="wps">
            <w:drawing>
              <wp:anchor distT="0" distB="0" distL="114300" distR="114300" simplePos="0" relativeHeight="251681280" behindDoc="0" locked="0" layoutInCell="1" allowOverlap="1" wp14:anchorId="5D78F298" wp14:editId="03FF9F71">
                <wp:simplePos x="0" y="0"/>
                <wp:positionH relativeFrom="column">
                  <wp:posOffset>2124075</wp:posOffset>
                </wp:positionH>
                <wp:positionV relativeFrom="paragraph">
                  <wp:posOffset>1962150</wp:posOffset>
                </wp:positionV>
                <wp:extent cx="295275" cy="781050"/>
                <wp:effectExtent l="38100" t="38100" r="28575" b="19050"/>
                <wp:wrapNone/>
                <wp:docPr id="37" name="Straight Arrow Connector 37"/>
                <wp:cNvGraphicFramePr/>
                <a:graphic xmlns:a="http://schemas.openxmlformats.org/drawingml/2006/main">
                  <a:graphicData uri="http://schemas.microsoft.com/office/word/2010/wordprocessingShape">
                    <wps:wsp>
                      <wps:cNvCnPr/>
                      <wps:spPr>
                        <a:xfrm flipH="1" flipV="1">
                          <a:off x="0" y="0"/>
                          <a:ext cx="295275" cy="781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5F4594B" id="Straight Arrow Connector 37" o:spid="_x0000_s1026" type="#_x0000_t32" style="position:absolute;margin-left:167.25pt;margin-top:154.5pt;width:23.25pt;height:61.5pt;flip:x y;z-index:25168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" strokecolor="black [3200]" strokeweight=".5pt">
                <v:stroke endarrow="block" joinstyle="miter"/>
              </v:shape>
            </w:pict>
          </mc:Fallback>
        </mc:AlternateContent>
      </w:r>
      <w:r w:rsidR="00247CD7">
        <w:rPr>
          <w:noProof/>
          <w:lang w:eastAsia="en-GB"/>
        </w:rPr>
        <mc:AlternateContent>
          <mc:Choice Requires="wps">
            <w:drawing>
              <wp:anchor distT="0" distB="0" distL="114300" distR="114300" simplePos="0" relativeHeight="251650560" behindDoc="0" locked="0" layoutInCell="1" allowOverlap="1" wp14:anchorId="00946CF3" wp14:editId="592450E9">
                <wp:simplePos x="0" y="0"/>
                <wp:positionH relativeFrom="column">
                  <wp:posOffset>123825</wp:posOffset>
                </wp:positionH>
                <wp:positionV relativeFrom="paragraph">
                  <wp:posOffset>4962525</wp:posOffset>
                </wp:positionV>
                <wp:extent cx="2000250" cy="495300"/>
                <wp:effectExtent l="0" t="0" r="19050" b="19050"/>
                <wp:wrapNone/>
                <wp:docPr id="46" name="Rounded Rectangle 46"/>
                <wp:cNvGraphicFramePr/>
                <a:graphic xmlns:a="http://schemas.openxmlformats.org/drawingml/2006/main">
                  <a:graphicData uri="http://schemas.microsoft.com/office/word/2010/wordprocessingShape">
                    <wps:wsp>
                      <wps:cNvSpPr/>
                      <wps:spPr>
                        <a:xfrm>
                          <a:off x="0" y="0"/>
                          <a:ext cx="2000250" cy="4953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552DFB" w14:textId="77777777" w:rsidR="00093FC2" w:rsidRDefault="00093FC2" w:rsidP="00453A94">
                            <w:pPr>
                              <w:jc w:val="center"/>
                            </w:pPr>
                            <w:r>
                              <w:t>Positive experiences by pat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0946CF3" id="Rounded Rectangle 46" o:spid="_x0000_s1042" style="position:absolute;margin-left:9.75pt;margin-top:390.75pt;width:157.5pt;height:39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" fillcolor="#5b9bd5 [3204]" strokecolor="#1f4d78 [1604]" strokeweight="1pt">
                <v:stroke joinstyle="miter"/>
                <v:textbox>
                  <w:txbxContent>
                    <w:p w14:paraId="28552DFB" w14:textId="77777777" w:rsidR="00093FC2" w:rsidRDefault="00093FC2" w:rsidP="00453A94">
                      <w:pPr>
                        <w:jc w:val="center"/>
                      </w:pPr>
                      <w:r>
                        <w:t>Positive experiences by patient</w:t>
                      </w:r>
                    </w:p>
                  </w:txbxContent>
                </v:textbox>
              </v:roundrect>
            </w:pict>
          </mc:Fallback>
        </mc:AlternateContent>
      </w:r>
      <w:r w:rsidR="00247CD7">
        <w:rPr>
          <w:noProof/>
          <w:lang w:eastAsia="en-GB"/>
        </w:rPr>
        <mc:AlternateContent>
          <mc:Choice Requires="wps">
            <w:drawing>
              <wp:anchor distT="0" distB="0" distL="114300" distR="114300" simplePos="0" relativeHeight="251648512" behindDoc="0" locked="0" layoutInCell="1" allowOverlap="1" wp14:anchorId="6140E20C" wp14:editId="112CBEC7">
                <wp:simplePos x="0" y="0"/>
                <wp:positionH relativeFrom="column">
                  <wp:posOffset>123825</wp:posOffset>
                </wp:positionH>
                <wp:positionV relativeFrom="paragraph">
                  <wp:posOffset>4629150</wp:posOffset>
                </wp:positionV>
                <wp:extent cx="2000250" cy="276225"/>
                <wp:effectExtent l="0" t="0" r="19050" b="28575"/>
                <wp:wrapNone/>
                <wp:docPr id="45" name="Rounded Rectangle 45"/>
                <wp:cNvGraphicFramePr/>
                <a:graphic xmlns:a="http://schemas.openxmlformats.org/drawingml/2006/main">
                  <a:graphicData uri="http://schemas.microsoft.com/office/word/2010/wordprocessingShape">
                    <wps:wsp>
                      <wps:cNvSpPr/>
                      <wps:spPr>
                        <a:xfrm>
                          <a:off x="0" y="0"/>
                          <a:ext cx="2000250" cy="2762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2161AA" w14:textId="77777777" w:rsidR="00093FC2" w:rsidRDefault="00093FC2" w:rsidP="00BB6E11">
                            <w:pPr>
                              <w:jc w:val="center"/>
                            </w:pPr>
                            <w:r>
                              <w:t>Perceived benefit by pat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140E20C" id="Rounded Rectangle 45" o:spid="_x0000_s1043" style="position:absolute;margin-left:9.75pt;margin-top:364.5pt;width:157.5pt;height:21.7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" fillcolor="#5b9bd5 [3204]" strokecolor="#1f4d78 [1604]" strokeweight="1pt">
                <v:stroke joinstyle="miter"/>
                <v:textbox>
                  <w:txbxContent>
                    <w:p w14:paraId="152161AA" w14:textId="77777777" w:rsidR="00093FC2" w:rsidRDefault="00093FC2" w:rsidP="00BB6E11">
                      <w:pPr>
                        <w:jc w:val="center"/>
                      </w:pPr>
                      <w:r>
                        <w:t>Perceived benefit by patient</w:t>
                      </w:r>
                    </w:p>
                  </w:txbxContent>
                </v:textbox>
              </v:roundrect>
            </w:pict>
          </mc:Fallback>
        </mc:AlternateContent>
      </w:r>
      <w:r w:rsidR="00247CD7">
        <w:rPr>
          <w:noProof/>
          <w:lang w:eastAsia="en-GB"/>
        </w:rPr>
        <mc:AlternateContent>
          <mc:Choice Requires="wps">
            <w:drawing>
              <wp:anchor distT="0" distB="0" distL="114300" distR="114300" simplePos="0" relativeHeight="251647488" behindDoc="0" locked="0" layoutInCell="1" allowOverlap="1" wp14:anchorId="7C9F98A7" wp14:editId="11B03FFF">
                <wp:simplePos x="0" y="0"/>
                <wp:positionH relativeFrom="column">
                  <wp:posOffset>123825</wp:posOffset>
                </wp:positionH>
                <wp:positionV relativeFrom="paragraph">
                  <wp:posOffset>4066540</wp:posOffset>
                </wp:positionV>
                <wp:extent cx="2000250" cy="504825"/>
                <wp:effectExtent l="0" t="0" r="19050" b="28575"/>
                <wp:wrapNone/>
                <wp:docPr id="44" name="Rounded Rectangle 44"/>
                <wp:cNvGraphicFramePr/>
                <a:graphic xmlns:a="http://schemas.openxmlformats.org/drawingml/2006/main">
                  <a:graphicData uri="http://schemas.microsoft.com/office/word/2010/wordprocessingShape">
                    <wps:wsp>
                      <wps:cNvSpPr/>
                      <wps:spPr>
                        <a:xfrm>
                          <a:off x="0" y="0"/>
                          <a:ext cx="2000250" cy="5048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7CF115" w14:textId="77777777" w:rsidR="00093FC2" w:rsidRDefault="00093FC2" w:rsidP="00BB6E11">
                            <w:pPr>
                              <w:jc w:val="center"/>
                            </w:pPr>
                            <w:r>
                              <w:t>Social aspect of the inter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7C9F98A7" id="Rounded Rectangle 44" o:spid="_x0000_s1044" style="position:absolute;margin-left:9.75pt;margin-top:320.2pt;width:157.5pt;height:39.7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" fillcolor="#5b9bd5 [3204]" strokecolor="#1f4d78 [1604]" strokeweight="1pt">
                <v:stroke joinstyle="miter"/>
                <v:textbox>
                  <w:txbxContent>
                    <w:p w14:paraId="3D7CF115" w14:textId="77777777" w:rsidR="00093FC2" w:rsidRDefault="00093FC2" w:rsidP="00BB6E11">
                      <w:pPr>
                        <w:jc w:val="center"/>
                      </w:pPr>
                      <w:r>
                        <w:t>Social aspect of the intervention</w:t>
                      </w:r>
                    </w:p>
                  </w:txbxContent>
                </v:textbox>
              </v:roundrect>
            </w:pict>
          </mc:Fallback>
        </mc:AlternateContent>
      </w:r>
      <w:r w:rsidR="00247CD7">
        <w:rPr>
          <w:noProof/>
          <w:lang w:eastAsia="en-GB"/>
        </w:rPr>
        <mc:AlternateContent>
          <mc:Choice Requires="wps">
            <w:drawing>
              <wp:anchor distT="0" distB="0" distL="114300" distR="114300" simplePos="0" relativeHeight="251646464" behindDoc="0" locked="0" layoutInCell="1" allowOverlap="1" wp14:anchorId="3193E0E5" wp14:editId="11278111">
                <wp:simplePos x="0" y="0"/>
                <wp:positionH relativeFrom="column">
                  <wp:posOffset>123825</wp:posOffset>
                </wp:positionH>
                <wp:positionV relativeFrom="paragraph">
                  <wp:posOffset>3514725</wp:posOffset>
                </wp:positionV>
                <wp:extent cx="2000250" cy="495300"/>
                <wp:effectExtent l="0" t="0" r="19050" b="19050"/>
                <wp:wrapNone/>
                <wp:docPr id="43" name="Rounded Rectangle 43"/>
                <wp:cNvGraphicFramePr/>
                <a:graphic xmlns:a="http://schemas.openxmlformats.org/drawingml/2006/main">
                  <a:graphicData uri="http://schemas.microsoft.com/office/word/2010/wordprocessingShape">
                    <wps:wsp>
                      <wps:cNvSpPr/>
                      <wps:spPr>
                        <a:xfrm>
                          <a:off x="0" y="0"/>
                          <a:ext cx="2000250" cy="4953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1E31F62" w14:textId="77777777" w:rsidR="00093FC2" w:rsidRDefault="00093FC2" w:rsidP="00BB6E11">
                            <w:pPr>
                              <w:jc w:val="center"/>
                            </w:pPr>
                            <w:r>
                              <w:t>Volunteers seen as non-medical personn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193E0E5" id="Rounded Rectangle 43" o:spid="_x0000_s1045" style="position:absolute;margin-left:9.75pt;margin-top:276.75pt;width:157.5pt;height:39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" fillcolor="#5b9bd5 [3204]" strokecolor="#1f4d78 [1604]" strokeweight="1pt">
                <v:stroke joinstyle="miter"/>
                <v:textbox>
                  <w:txbxContent>
                    <w:p w14:paraId="21E31F62" w14:textId="77777777" w:rsidR="00093FC2" w:rsidRDefault="00093FC2" w:rsidP="00BB6E11">
                      <w:pPr>
                        <w:jc w:val="center"/>
                      </w:pPr>
                      <w:r>
                        <w:t>Volunteers seen as non-medical personnel</w:t>
                      </w:r>
                    </w:p>
                  </w:txbxContent>
                </v:textbox>
              </v:roundrect>
            </w:pict>
          </mc:Fallback>
        </mc:AlternateContent>
      </w:r>
      <w:r w:rsidR="00247CD7">
        <w:rPr>
          <w:noProof/>
          <w:lang w:eastAsia="en-GB"/>
        </w:rPr>
        <mc:AlternateContent>
          <mc:Choice Requires="wps">
            <w:drawing>
              <wp:anchor distT="0" distB="0" distL="114300" distR="114300" simplePos="0" relativeHeight="251645440" behindDoc="0" locked="0" layoutInCell="1" allowOverlap="1" wp14:anchorId="338F34C8" wp14:editId="17E89AB3">
                <wp:simplePos x="0" y="0"/>
                <wp:positionH relativeFrom="column">
                  <wp:posOffset>123825</wp:posOffset>
                </wp:positionH>
                <wp:positionV relativeFrom="paragraph">
                  <wp:posOffset>2990850</wp:posOffset>
                </wp:positionV>
                <wp:extent cx="2000250" cy="466725"/>
                <wp:effectExtent l="0" t="0" r="19050" b="28575"/>
                <wp:wrapNone/>
                <wp:docPr id="42" name="Rounded Rectangle 42"/>
                <wp:cNvGraphicFramePr/>
                <a:graphic xmlns:a="http://schemas.openxmlformats.org/drawingml/2006/main">
                  <a:graphicData uri="http://schemas.microsoft.com/office/word/2010/wordprocessingShape">
                    <wps:wsp>
                      <wps:cNvSpPr/>
                      <wps:spPr>
                        <a:xfrm>
                          <a:off x="0" y="0"/>
                          <a:ext cx="2000250"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FC0724" w14:textId="77777777" w:rsidR="00093FC2" w:rsidRDefault="00093FC2" w:rsidP="00BB6E11">
                            <w:pPr>
                              <w:jc w:val="center"/>
                            </w:pPr>
                            <w:r>
                              <w:t>Positive experiences by volunte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38F34C8" id="Rounded Rectangle 42" o:spid="_x0000_s1046" style="position:absolute;margin-left:9.75pt;margin-top:235.5pt;width:157.5pt;height:36.7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" fillcolor="#5b9bd5 [3204]" strokecolor="#1f4d78 [1604]" strokeweight="1pt">
                <v:stroke joinstyle="miter"/>
                <v:textbox>
                  <w:txbxContent>
                    <w:p w14:paraId="70FC0724" w14:textId="77777777" w:rsidR="00093FC2" w:rsidRDefault="00093FC2" w:rsidP="00BB6E11">
                      <w:pPr>
                        <w:jc w:val="center"/>
                      </w:pPr>
                      <w:r>
                        <w:t>Positive experiences by volunteers</w:t>
                      </w:r>
                    </w:p>
                  </w:txbxContent>
                </v:textbox>
              </v:roundrect>
            </w:pict>
          </mc:Fallback>
        </mc:AlternateContent>
      </w:r>
      <w:r w:rsidR="00247CD7">
        <w:rPr>
          <w:noProof/>
          <w:lang w:eastAsia="en-GB"/>
        </w:rPr>
        <mc:AlternateContent>
          <mc:Choice Requires="wps">
            <w:drawing>
              <wp:anchor distT="0" distB="0" distL="114300" distR="114300" simplePos="0" relativeHeight="251644416" behindDoc="0" locked="0" layoutInCell="1" allowOverlap="1" wp14:anchorId="518387CA" wp14:editId="3DFD2427">
                <wp:simplePos x="0" y="0"/>
                <wp:positionH relativeFrom="column">
                  <wp:posOffset>123825</wp:posOffset>
                </wp:positionH>
                <wp:positionV relativeFrom="paragraph">
                  <wp:posOffset>2657475</wp:posOffset>
                </wp:positionV>
                <wp:extent cx="2000250" cy="276225"/>
                <wp:effectExtent l="0" t="0" r="19050" b="28575"/>
                <wp:wrapNone/>
                <wp:docPr id="41" name="Rounded Rectangle 41"/>
                <wp:cNvGraphicFramePr/>
                <a:graphic xmlns:a="http://schemas.openxmlformats.org/drawingml/2006/main">
                  <a:graphicData uri="http://schemas.microsoft.com/office/word/2010/wordprocessingShape">
                    <wps:wsp>
                      <wps:cNvSpPr/>
                      <wps:spPr>
                        <a:xfrm>
                          <a:off x="0" y="0"/>
                          <a:ext cx="2000250" cy="2762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58BF60" w14:textId="77777777" w:rsidR="00093FC2" w:rsidRDefault="00093FC2" w:rsidP="00BB6E11">
                            <w:pPr>
                              <w:jc w:val="center"/>
                            </w:pPr>
                            <w:r>
                              <w:t>Compet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518387CA" id="Rounded Rectangle 41" o:spid="_x0000_s1047" style="position:absolute;margin-left:9.75pt;margin-top:209.25pt;width:157.5pt;height:21.7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" fillcolor="#5b9bd5 [3204]" strokecolor="#1f4d78 [1604]" strokeweight="1pt">
                <v:stroke joinstyle="miter"/>
                <v:textbox>
                  <w:txbxContent>
                    <w:p w14:paraId="2758BF60" w14:textId="77777777" w:rsidR="00093FC2" w:rsidRDefault="00093FC2" w:rsidP="00BB6E11">
                      <w:pPr>
                        <w:jc w:val="center"/>
                      </w:pPr>
                      <w:r>
                        <w:t>Competence</w:t>
                      </w:r>
                    </w:p>
                  </w:txbxContent>
                </v:textbox>
              </v:roundrect>
            </w:pict>
          </mc:Fallback>
        </mc:AlternateContent>
      </w:r>
      <w:r w:rsidR="00247CD7">
        <w:rPr>
          <w:noProof/>
          <w:lang w:eastAsia="en-GB"/>
        </w:rPr>
        <mc:AlternateContent>
          <mc:Choice Requires="wps">
            <w:drawing>
              <wp:anchor distT="0" distB="0" distL="114300" distR="114300" simplePos="0" relativeHeight="251643392" behindDoc="0" locked="0" layoutInCell="1" allowOverlap="1" wp14:anchorId="3360C8DB" wp14:editId="2306477C">
                <wp:simplePos x="0" y="0"/>
                <wp:positionH relativeFrom="column">
                  <wp:posOffset>123825</wp:posOffset>
                </wp:positionH>
                <wp:positionV relativeFrom="paragraph">
                  <wp:posOffset>2124075</wp:posOffset>
                </wp:positionV>
                <wp:extent cx="2000250" cy="476250"/>
                <wp:effectExtent l="0" t="0" r="19050" b="19050"/>
                <wp:wrapNone/>
                <wp:docPr id="40" name="Rounded Rectangle 40"/>
                <wp:cNvGraphicFramePr/>
                <a:graphic xmlns:a="http://schemas.openxmlformats.org/drawingml/2006/main">
                  <a:graphicData uri="http://schemas.microsoft.com/office/word/2010/wordprocessingShape">
                    <wps:wsp>
                      <wps:cNvSpPr/>
                      <wps:spPr>
                        <a:xfrm>
                          <a:off x="0" y="0"/>
                          <a:ext cx="2000250" cy="4762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35E632" w14:textId="77777777" w:rsidR="00093FC2" w:rsidRDefault="00093FC2" w:rsidP="00BB6E11">
                            <w:pPr>
                              <w:jc w:val="center"/>
                            </w:pPr>
                            <w:r>
                              <w:t>Perceived benefit to patients and sel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360C8DB" id="Rounded Rectangle 40" o:spid="_x0000_s1048" style="position:absolute;margin-left:9.75pt;margin-top:167.25pt;width:157.5pt;height:3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" fillcolor="#5b9bd5 [3204]" strokecolor="#1f4d78 [1604]" strokeweight="1pt">
                <v:stroke joinstyle="miter"/>
                <v:textbox>
                  <w:txbxContent>
                    <w:p w14:paraId="6935E632" w14:textId="77777777" w:rsidR="00093FC2" w:rsidRDefault="00093FC2" w:rsidP="00BB6E11">
                      <w:pPr>
                        <w:jc w:val="center"/>
                      </w:pPr>
                      <w:r>
                        <w:t>Perceived benefit to patients and self</w:t>
                      </w:r>
                    </w:p>
                  </w:txbxContent>
                </v:textbox>
              </v:roundrect>
            </w:pict>
          </mc:Fallback>
        </mc:AlternateContent>
      </w:r>
      <w:r w:rsidR="00247CD7">
        <w:rPr>
          <w:noProof/>
          <w:lang w:eastAsia="en-GB"/>
        </w:rPr>
        <mc:AlternateContent>
          <mc:Choice Requires="wps">
            <w:drawing>
              <wp:anchor distT="0" distB="0" distL="114300" distR="114300" simplePos="0" relativeHeight="251642368" behindDoc="0" locked="0" layoutInCell="1" allowOverlap="1" wp14:anchorId="42F1364A" wp14:editId="3ABC9158">
                <wp:simplePos x="0" y="0"/>
                <wp:positionH relativeFrom="column">
                  <wp:posOffset>123825</wp:posOffset>
                </wp:positionH>
                <wp:positionV relativeFrom="paragraph">
                  <wp:posOffset>1781175</wp:posOffset>
                </wp:positionV>
                <wp:extent cx="2000250" cy="285750"/>
                <wp:effectExtent l="0" t="0" r="19050" b="19050"/>
                <wp:wrapNone/>
                <wp:docPr id="39" name="Rounded Rectangle 39"/>
                <wp:cNvGraphicFramePr/>
                <a:graphic xmlns:a="http://schemas.openxmlformats.org/drawingml/2006/main">
                  <a:graphicData uri="http://schemas.microsoft.com/office/word/2010/wordprocessingShape">
                    <wps:wsp>
                      <wps:cNvSpPr/>
                      <wps:spPr>
                        <a:xfrm>
                          <a:off x="0" y="0"/>
                          <a:ext cx="2000250" cy="285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A61A43" w14:textId="77777777" w:rsidR="00093FC2" w:rsidRDefault="00093FC2" w:rsidP="00BB6E11">
                            <w:pPr>
                              <w:jc w:val="center"/>
                            </w:pPr>
                            <w:r>
                              <w:t>Convenient ti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42F1364A" id="Rounded Rectangle 39" o:spid="_x0000_s1049" style="position:absolute;margin-left:9.75pt;margin-top:140.25pt;width:157.5pt;height:22.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" fillcolor="#5b9bd5 [3204]" strokecolor="#1f4d78 [1604]" strokeweight="1pt">
                <v:stroke joinstyle="miter"/>
                <v:textbox>
                  <w:txbxContent>
                    <w:p w14:paraId="77A61A43" w14:textId="77777777" w:rsidR="00093FC2" w:rsidRDefault="00093FC2" w:rsidP="00BB6E11">
                      <w:pPr>
                        <w:jc w:val="center"/>
                      </w:pPr>
                      <w:r>
                        <w:t>Convenient timing</w:t>
                      </w:r>
                    </w:p>
                  </w:txbxContent>
                </v:textbox>
              </v:roundrect>
            </w:pict>
          </mc:Fallback>
        </mc:AlternateContent>
      </w:r>
      <w:r w:rsidR="00247CD7">
        <w:rPr>
          <w:noProof/>
          <w:lang w:eastAsia="en-GB"/>
        </w:rPr>
        <mc:AlternateContent>
          <mc:Choice Requires="wps">
            <w:drawing>
              <wp:anchor distT="0" distB="0" distL="114300" distR="114300" simplePos="0" relativeHeight="251641344" behindDoc="0" locked="0" layoutInCell="1" allowOverlap="1" wp14:anchorId="6F20BC5A" wp14:editId="55E6AB4D">
                <wp:simplePos x="0" y="0"/>
                <wp:positionH relativeFrom="column">
                  <wp:posOffset>123825</wp:posOffset>
                </wp:positionH>
                <wp:positionV relativeFrom="paragraph">
                  <wp:posOffset>1438275</wp:posOffset>
                </wp:positionV>
                <wp:extent cx="2000250" cy="285750"/>
                <wp:effectExtent l="0" t="0" r="19050" b="19050"/>
                <wp:wrapNone/>
                <wp:docPr id="38" name="Rounded Rectangle 38"/>
                <wp:cNvGraphicFramePr/>
                <a:graphic xmlns:a="http://schemas.openxmlformats.org/drawingml/2006/main">
                  <a:graphicData uri="http://schemas.microsoft.com/office/word/2010/wordprocessingShape">
                    <wps:wsp>
                      <wps:cNvSpPr/>
                      <wps:spPr>
                        <a:xfrm>
                          <a:off x="0" y="0"/>
                          <a:ext cx="2000250" cy="285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7D20412" w14:textId="77777777" w:rsidR="00093FC2" w:rsidRDefault="00093FC2" w:rsidP="00BB6E11">
                            <w:pPr>
                              <w:jc w:val="center"/>
                            </w:pPr>
                            <w:r>
                              <w:t xml:space="preserve">Staff appreci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F20BC5A" id="Rounded Rectangle 38" o:spid="_x0000_s1050" style="position:absolute;margin-left:9.75pt;margin-top:113.25pt;width:157.5pt;height:22.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" fillcolor="#5b9bd5 [3204]" strokecolor="#1f4d78 [1604]" strokeweight="1pt">
                <v:stroke joinstyle="miter"/>
                <v:textbox>
                  <w:txbxContent>
                    <w:p w14:paraId="57D20412" w14:textId="77777777" w:rsidR="00093FC2" w:rsidRDefault="00093FC2" w:rsidP="00BB6E11">
                      <w:pPr>
                        <w:jc w:val="center"/>
                      </w:pPr>
                      <w:r>
                        <w:t xml:space="preserve">Staff appreciation </w:t>
                      </w:r>
                    </w:p>
                  </w:txbxContent>
                </v:textbox>
              </v:roundrect>
            </w:pict>
          </mc:Fallback>
        </mc:AlternateContent>
      </w:r>
      <w:r w:rsidR="00BB6E11">
        <w:t>Figure 2</w:t>
      </w:r>
      <w:r w:rsidR="00B61519">
        <w:t xml:space="preserve"> </w:t>
      </w:r>
      <w:r w:rsidR="00B829B2">
        <w:t>Facilitators and barriers</w:t>
      </w:r>
      <w:r w:rsidR="00B61519">
        <w:t xml:space="preserve"> to the intervention</w:t>
      </w:r>
      <w:r w:rsidR="00EC78F4">
        <w:rPr>
          <w:noProof/>
          <w:lang w:eastAsia="en-GB"/>
        </w:rPr>
        <mc:AlternateContent>
          <mc:Choice Requires="wps">
            <w:drawing>
              <wp:anchor distT="0" distB="0" distL="114300" distR="114300" simplePos="0" relativeHeight="251635200" behindDoc="0" locked="0" layoutInCell="1" allowOverlap="1" wp14:anchorId="0D468450" wp14:editId="654EB4A5">
                <wp:simplePos x="0" y="0"/>
                <wp:positionH relativeFrom="column">
                  <wp:posOffset>3086100</wp:posOffset>
                </wp:positionH>
                <wp:positionV relativeFrom="paragraph">
                  <wp:posOffset>523875</wp:posOffset>
                </wp:positionV>
                <wp:extent cx="2495550" cy="371475"/>
                <wp:effectExtent l="0" t="0" r="19050" b="28575"/>
                <wp:wrapNone/>
                <wp:docPr id="17" name="Rounded Rectangle 17"/>
                <wp:cNvGraphicFramePr/>
                <a:graphic xmlns:a="http://schemas.openxmlformats.org/drawingml/2006/main">
                  <a:graphicData uri="http://schemas.microsoft.com/office/word/2010/wordprocessingShape">
                    <wps:wsp>
                      <wps:cNvSpPr/>
                      <wps:spPr>
                        <a:xfrm>
                          <a:off x="0" y="0"/>
                          <a:ext cx="2495550" cy="3714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D686B" w14:textId="77777777" w:rsidR="00093FC2" w:rsidRPr="003A740C" w:rsidRDefault="00093FC2" w:rsidP="00B61519">
                            <w:pPr>
                              <w:jc w:val="center"/>
                              <w:rPr>
                                <w:b/>
                                <w:bCs/>
                                <w:sz w:val="28"/>
                                <w:szCs w:val="28"/>
                              </w:rPr>
                            </w:pPr>
                            <w:r w:rsidRPr="003A740C">
                              <w:rPr>
                                <w:b/>
                                <w:bCs/>
                                <w:sz w:val="28"/>
                                <w:szCs w:val="28"/>
                              </w:rPr>
                              <w:t>Barr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D468450" id="Rounded Rectangle 17" o:spid="_x0000_s1051" style="position:absolute;margin-left:243pt;margin-top:41.25pt;width:196.5pt;height:29.25pt;z-index:251635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" fillcolor="#5b9bd5 [3204]" strokecolor="#1f4d78 [1604]" strokeweight="1pt">
                <v:stroke joinstyle="miter"/>
                <v:textbox>
                  <w:txbxContent>
                    <w:p w14:paraId="3CFD686B" w14:textId="77777777" w:rsidR="00093FC2" w:rsidRPr="003A740C" w:rsidRDefault="00093FC2" w:rsidP="00B61519">
                      <w:pPr>
                        <w:jc w:val="center"/>
                        <w:rPr>
                          <w:b/>
                          <w:bCs/>
                          <w:sz w:val="28"/>
                          <w:szCs w:val="28"/>
                        </w:rPr>
                      </w:pPr>
                      <w:r w:rsidRPr="003A740C">
                        <w:rPr>
                          <w:b/>
                          <w:bCs/>
                          <w:sz w:val="28"/>
                          <w:szCs w:val="28"/>
                        </w:rPr>
                        <w:t>Barriers</w:t>
                      </w:r>
                    </w:p>
                  </w:txbxContent>
                </v:textbox>
              </v:roundrect>
            </w:pict>
          </mc:Fallback>
        </mc:AlternateContent>
      </w:r>
      <w:r w:rsidR="00EC78F4">
        <w:rPr>
          <w:noProof/>
          <w:lang w:eastAsia="en-GB"/>
        </w:rPr>
        <mc:AlternateContent>
          <mc:Choice Requires="wps">
            <w:drawing>
              <wp:anchor distT="0" distB="0" distL="114300" distR="114300" simplePos="0" relativeHeight="251634176" behindDoc="0" locked="0" layoutInCell="1" allowOverlap="1" wp14:anchorId="17751801" wp14:editId="02268DB9">
                <wp:simplePos x="0" y="0"/>
                <wp:positionH relativeFrom="column">
                  <wp:posOffset>123825</wp:posOffset>
                </wp:positionH>
                <wp:positionV relativeFrom="paragraph">
                  <wp:posOffset>514350</wp:posOffset>
                </wp:positionV>
                <wp:extent cx="2495550" cy="371475"/>
                <wp:effectExtent l="0" t="0" r="19050" b="28575"/>
                <wp:wrapNone/>
                <wp:docPr id="16" name="Rounded Rectangle 16"/>
                <wp:cNvGraphicFramePr/>
                <a:graphic xmlns:a="http://schemas.openxmlformats.org/drawingml/2006/main">
                  <a:graphicData uri="http://schemas.microsoft.com/office/word/2010/wordprocessingShape">
                    <wps:wsp>
                      <wps:cNvSpPr/>
                      <wps:spPr>
                        <a:xfrm>
                          <a:off x="0" y="0"/>
                          <a:ext cx="2495550" cy="3714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CBD27D" w14:textId="77777777" w:rsidR="00093FC2" w:rsidRPr="003A740C" w:rsidRDefault="00093FC2" w:rsidP="00B61519">
                            <w:pPr>
                              <w:jc w:val="center"/>
                              <w:rPr>
                                <w:b/>
                                <w:bCs/>
                                <w:sz w:val="28"/>
                                <w:szCs w:val="28"/>
                              </w:rPr>
                            </w:pPr>
                            <w:r w:rsidRPr="003A740C">
                              <w:rPr>
                                <w:b/>
                                <w:bCs/>
                                <w:sz w:val="28"/>
                                <w:szCs w:val="28"/>
                              </w:rPr>
                              <w:t>Facilitators</w:t>
                            </w:r>
                          </w:p>
                          <w:p w14:paraId="4256F2A8" w14:textId="77777777" w:rsidR="00093FC2" w:rsidRDefault="00093FC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17751801" id="Rounded Rectangle 16" o:spid="_x0000_s1052" style="position:absolute;margin-left:9.75pt;margin-top:40.5pt;width:196.5pt;height:29.25pt;z-index:25163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" fillcolor="#5b9bd5 [3204]" strokecolor="#1f4d78 [1604]" strokeweight="1pt">
                <v:stroke joinstyle="miter"/>
                <v:textbox>
                  <w:txbxContent>
                    <w:p w14:paraId="4CCBD27D" w14:textId="77777777" w:rsidR="00093FC2" w:rsidRPr="003A740C" w:rsidRDefault="00093FC2" w:rsidP="00B61519">
                      <w:pPr>
                        <w:jc w:val="center"/>
                        <w:rPr>
                          <w:b/>
                          <w:bCs/>
                          <w:sz w:val="28"/>
                          <w:szCs w:val="28"/>
                        </w:rPr>
                      </w:pPr>
                      <w:r w:rsidRPr="003A740C">
                        <w:rPr>
                          <w:b/>
                          <w:bCs/>
                          <w:sz w:val="28"/>
                          <w:szCs w:val="28"/>
                        </w:rPr>
                        <w:t>Facilitators</w:t>
                      </w:r>
                    </w:p>
                    <w:p w14:paraId="4256F2A8" w14:textId="77777777" w:rsidR="00093FC2" w:rsidRDefault="00093FC2"/>
                  </w:txbxContent>
                </v:textbox>
              </v:roundrect>
            </w:pict>
          </mc:Fallback>
        </mc:AlternateContent>
      </w:r>
      <w:r w:rsidR="00EC78F4">
        <w:rPr>
          <w:noProof/>
          <w:lang w:eastAsia="en-GB"/>
        </w:rPr>
        <mc:AlternateContent>
          <mc:Choice Requires="wps">
            <w:drawing>
              <wp:anchor distT="0" distB="0" distL="114300" distR="114300" simplePos="0" relativeHeight="251679232" behindDoc="0" locked="0" layoutInCell="1" allowOverlap="1" wp14:anchorId="1C179DE5" wp14:editId="511109B3">
                <wp:simplePos x="0" y="0"/>
                <wp:positionH relativeFrom="column">
                  <wp:posOffset>3324225</wp:posOffset>
                </wp:positionH>
                <wp:positionV relativeFrom="paragraph">
                  <wp:posOffset>4924425</wp:posOffset>
                </wp:positionV>
                <wp:extent cx="257175" cy="323850"/>
                <wp:effectExtent l="0" t="0" r="66675" b="57150"/>
                <wp:wrapNone/>
                <wp:docPr id="87" name="Straight Arrow Connector 87"/>
                <wp:cNvGraphicFramePr/>
                <a:graphic xmlns:a="http://schemas.openxmlformats.org/drawingml/2006/main">
                  <a:graphicData uri="http://schemas.microsoft.com/office/word/2010/wordprocessingShape">
                    <wps:wsp>
                      <wps:cNvCnPr/>
                      <wps:spPr>
                        <a:xfrm>
                          <a:off x="0" y="0"/>
                          <a:ext cx="257175"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1C279FD" id="Straight Arrow Connector 87" o:spid="_x0000_s1026" type="#_x0000_t32" style="position:absolute;margin-left:261.75pt;margin-top:387.75pt;width:20.25pt;height:25.5pt;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" strokecolor="black [3200]" strokeweight=".5pt">
                <v:stroke endarrow="block" joinstyle="miter"/>
              </v:shape>
            </w:pict>
          </mc:Fallback>
        </mc:AlternateContent>
      </w:r>
      <w:r w:rsidR="00EC78F4">
        <w:rPr>
          <w:noProof/>
          <w:lang w:eastAsia="en-GB"/>
        </w:rPr>
        <mc:AlternateContent>
          <mc:Choice Requires="wps">
            <w:drawing>
              <wp:anchor distT="0" distB="0" distL="114300" distR="114300" simplePos="0" relativeHeight="251677184" behindDoc="0" locked="0" layoutInCell="1" allowOverlap="1" wp14:anchorId="15ADE8A7" wp14:editId="4BC3133A">
                <wp:simplePos x="0" y="0"/>
                <wp:positionH relativeFrom="column">
                  <wp:posOffset>3324225</wp:posOffset>
                </wp:positionH>
                <wp:positionV relativeFrom="paragraph">
                  <wp:posOffset>4800600</wp:posOffset>
                </wp:positionV>
                <wp:extent cx="257175" cy="123825"/>
                <wp:effectExtent l="0" t="38100" r="47625" b="28575"/>
                <wp:wrapNone/>
                <wp:docPr id="86" name="Straight Arrow Connector 86"/>
                <wp:cNvGraphicFramePr/>
                <a:graphic xmlns:a="http://schemas.openxmlformats.org/drawingml/2006/main">
                  <a:graphicData uri="http://schemas.microsoft.com/office/word/2010/wordprocessingShape">
                    <wps:wsp>
                      <wps:cNvCnPr/>
                      <wps:spPr>
                        <a:xfrm flipV="1">
                          <a:off x="0" y="0"/>
                          <a:ext cx="257175" cy="123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CDEC3B2" id="Straight Arrow Connector 86" o:spid="_x0000_s1026" type="#_x0000_t32" style="position:absolute;margin-left:261.75pt;margin-top:378pt;width:20.25pt;height:9.75pt;flip:y;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" strokecolor="black [3200]" strokeweight=".5pt">
                <v:stroke endarrow="block" joinstyle="miter"/>
              </v:shape>
            </w:pict>
          </mc:Fallback>
        </mc:AlternateContent>
      </w:r>
      <w:r w:rsidR="00EC78F4">
        <w:rPr>
          <w:noProof/>
          <w:lang w:eastAsia="en-GB"/>
        </w:rPr>
        <mc:AlternateContent>
          <mc:Choice Requires="wps">
            <w:drawing>
              <wp:anchor distT="0" distB="0" distL="114300" distR="114300" simplePos="0" relativeHeight="251675136" behindDoc="0" locked="0" layoutInCell="1" allowOverlap="1" wp14:anchorId="15C579A1" wp14:editId="53D7DBFF">
                <wp:simplePos x="0" y="0"/>
                <wp:positionH relativeFrom="column">
                  <wp:posOffset>3324225</wp:posOffset>
                </wp:positionH>
                <wp:positionV relativeFrom="paragraph">
                  <wp:posOffset>3848100</wp:posOffset>
                </wp:positionV>
                <wp:extent cx="257175" cy="495300"/>
                <wp:effectExtent l="0" t="0" r="47625" b="57150"/>
                <wp:wrapNone/>
                <wp:docPr id="85" name="Straight Arrow Connector 85"/>
                <wp:cNvGraphicFramePr/>
                <a:graphic xmlns:a="http://schemas.openxmlformats.org/drawingml/2006/main">
                  <a:graphicData uri="http://schemas.microsoft.com/office/word/2010/wordprocessingShape">
                    <wps:wsp>
                      <wps:cNvCnPr/>
                      <wps:spPr>
                        <a:xfrm>
                          <a:off x="0" y="0"/>
                          <a:ext cx="257175"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6A96551" id="Straight Arrow Connector 85" o:spid="_x0000_s1026" type="#_x0000_t32" style="position:absolute;margin-left:261.75pt;margin-top:303pt;width:20.25pt;height:39pt;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" strokecolor="black [3200]" strokeweight=".5pt">
                <v:stroke endarrow="block" joinstyle="miter"/>
              </v:shape>
            </w:pict>
          </mc:Fallback>
        </mc:AlternateContent>
      </w:r>
      <w:r w:rsidR="00EC78F4">
        <w:rPr>
          <w:noProof/>
          <w:lang w:eastAsia="en-GB"/>
        </w:rPr>
        <mc:AlternateContent>
          <mc:Choice Requires="wps">
            <w:drawing>
              <wp:anchor distT="0" distB="0" distL="114300" distR="114300" simplePos="0" relativeHeight="251673088" behindDoc="0" locked="0" layoutInCell="1" allowOverlap="1" wp14:anchorId="1B1F9C8E" wp14:editId="26C5C20A">
                <wp:simplePos x="0" y="0"/>
                <wp:positionH relativeFrom="column">
                  <wp:posOffset>3324225</wp:posOffset>
                </wp:positionH>
                <wp:positionV relativeFrom="paragraph">
                  <wp:posOffset>3848100</wp:posOffset>
                </wp:positionV>
                <wp:extent cx="257175" cy="0"/>
                <wp:effectExtent l="0" t="76200" r="9525" b="95250"/>
                <wp:wrapNone/>
                <wp:docPr id="84" name="Straight Arrow Connector 84"/>
                <wp:cNvGraphicFramePr/>
                <a:graphic xmlns:a="http://schemas.openxmlformats.org/drawingml/2006/main">
                  <a:graphicData uri="http://schemas.microsoft.com/office/word/2010/wordprocessingShape">
                    <wps:wsp>
                      <wps:cNvCnPr/>
                      <wps:spPr>
                        <a:xfrm>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43E9EF" id="Straight Arrow Connector 84" o:spid="_x0000_s1026" type="#_x0000_t32" style="position:absolute;margin-left:261.75pt;margin-top:303pt;width:20.25pt;height:0;z-index:251673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" strokecolor="black [3200]" strokeweight=".5pt">
                <v:stroke endarrow="block" joinstyle="miter"/>
              </v:shape>
            </w:pict>
          </mc:Fallback>
        </mc:AlternateContent>
      </w:r>
      <w:r w:rsidR="00EC78F4">
        <w:rPr>
          <w:noProof/>
          <w:lang w:eastAsia="en-GB"/>
        </w:rPr>
        <mc:AlternateContent>
          <mc:Choice Requires="wps">
            <w:drawing>
              <wp:anchor distT="0" distB="0" distL="114300" distR="114300" simplePos="0" relativeHeight="251672064" behindDoc="0" locked="0" layoutInCell="1" allowOverlap="1" wp14:anchorId="0BB1B3EE" wp14:editId="3B507113">
                <wp:simplePos x="0" y="0"/>
                <wp:positionH relativeFrom="column">
                  <wp:posOffset>3324225</wp:posOffset>
                </wp:positionH>
                <wp:positionV relativeFrom="paragraph">
                  <wp:posOffset>3429000</wp:posOffset>
                </wp:positionV>
                <wp:extent cx="257175" cy="419100"/>
                <wp:effectExtent l="0" t="38100" r="47625" b="19050"/>
                <wp:wrapNone/>
                <wp:docPr id="83" name="Straight Arrow Connector 83"/>
                <wp:cNvGraphicFramePr/>
                <a:graphic xmlns:a="http://schemas.openxmlformats.org/drawingml/2006/main">
                  <a:graphicData uri="http://schemas.microsoft.com/office/word/2010/wordprocessingShape">
                    <wps:wsp>
                      <wps:cNvCnPr/>
                      <wps:spPr>
                        <a:xfrm flipV="1">
                          <a:off x="0" y="0"/>
                          <a:ext cx="257175" cy="419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17D0E6B" id="Straight Arrow Connector 83" o:spid="_x0000_s1026" type="#_x0000_t32" style="position:absolute;margin-left:261.75pt;margin-top:270pt;width:20.25pt;height:33pt;flip:y;z-index:2516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" strokecolor="black [3200]" strokeweight=".5pt">
                <v:stroke endarrow="block" joinstyle="miter"/>
              </v:shape>
            </w:pict>
          </mc:Fallback>
        </mc:AlternateContent>
      </w:r>
      <w:r w:rsidR="00EC78F4">
        <w:rPr>
          <w:noProof/>
          <w:lang w:eastAsia="en-GB"/>
        </w:rPr>
        <mc:AlternateContent>
          <mc:Choice Requires="wps">
            <w:drawing>
              <wp:anchor distT="0" distB="0" distL="114300" distR="114300" simplePos="0" relativeHeight="251671040" behindDoc="0" locked="0" layoutInCell="1" allowOverlap="1" wp14:anchorId="180EC7E9" wp14:editId="0A17FF9A">
                <wp:simplePos x="0" y="0"/>
                <wp:positionH relativeFrom="column">
                  <wp:posOffset>3324225</wp:posOffset>
                </wp:positionH>
                <wp:positionV relativeFrom="paragraph">
                  <wp:posOffset>3019425</wp:posOffset>
                </wp:positionV>
                <wp:extent cx="257175" cy="828675"/>
                <wp:effectExtent l="0" t="38100" r="66675" b="28575"/>
                <wp:wrapNone/>
                <wp:docPr id="82" name="Straight Arrow Connector 82"/>
                <wp:cNvGraphicFramePr/>
                <a:graphic xmlns:a="http://schemas.openxmlformats.org/drawingml/2006/main">
                  <a:graphicData uri="http://schemas.microsoft.com/office/word/2010/wordprocessingShape">
                    <wps:wsp>
                      <wps:cNvCnPr/>
                      <wps:spPr>
                        <a:xfrm flipV="1">
                          <a:off x="0" y="0"/>
                          <a:ext cx="257175"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3EA863" id="Straight Arrow Connector 82" o:spid="_x0000_s1026" type="#_x0000_t32" style="position:absolute;margin-left:261.75pt;margin-top:237.75pt;width:20.25pt;height:65.25pt;flip:y;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" strokecolor="black [3200]" strokeweight=".5pt">
                <v:stroke endarrow="block" joinstyle="miter"/>
              </v:shape>
            </w:pict>
          </mc:Fallback>
        </mc:AlternateContent>
      </w:r>
      <w:r w:rsidR="00EC78F4">
        <w:rPr>
          <w:noProof/>
          <w:lang w:eastAsia="en-GB"/>
        </w:rPr>
        <mc:AlternateContent>
          <mc:Choice Requires="wps">
            <w:drawing>
              <wp:anchor distT="0" distB="0" distL="114300" distR="114300" simplePos="0" relativeHeight="251670016" behindDoc="0" locked="0" layoutInCell="1" allowOverlap="1" wp14:anchorId="55B57523" wp14:editId="2D5B906A">
                <wp:simplePos x="0" y="0"/>
                <wp:positionH relativeFrom="column">
                  <wp:posOffset>3324225</wp:posOffset>
                </wp:positionH>
                <wp:positionV relativeFrom="paragraph">
                  <wp:posOffset>2581275</wp:posOffset>
                </wp:positionV>
                <wp:extent cx="257175" cy="161925"/>
                <wp:effectExtent l="0" t="38100" r="47625" b="28575"/>
                <wp:wrapNone/>
                <wp:docPr id="81" name="Straight Arrow Connector 81"/>
                <wp:cNvGraphicFramePr/>
                <a:graphic xmlns:a="http://schemas.openxmlformats.org/drawingml/2006/main">
                  <a:graphicData uri="http://schemas.microsoft.com/office/word/2010/wordprocessingShape">
                    <wps:wsp>
                      <wps:cNvCnPr/>
                      <wps:spPr>
                        <a:xfrm flipV="1">
                          <a:off x="0" y="0"/>
                          <a:ext cx="257175"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77F8747" id="Straight Arrow Connector 81" o:spid="_x0000_s1026" type="#_x0000_t32" style="position:absolute;margin-left:261.75pt;margin-top:203.25pt;width:20.25pt;height:12.75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" strokecolor="black [3200]" strokeweight=".5pt">
                <v:stroke endarrow="block" joinstyle="miter"/>
              </v:shape>
            </w:pict>
          </mc:Fallback>
        </mc:AlternateContent>
      </w:r>
      <w:r w:rsidR="00EC78F4">
        <w:rPr>
          <w:noProof/>
          <w:lang w:eastAsia="en-GB"/>
        </w:rPr>
        <mc:AlternateContent>
          <mc:Choice Requires="wps">
            <w:drawing>
              <wp:anchor distT="0" distB="0" distL="114300" distR="114300" simplePos="0" relativeHeight="251668992" behindDoc="0" locked="0" layoutInCell="1" allowOverlap="1" wp14:anchorId="2CBFFE09" wp14:editId="5C817CB4">
                <wp:simplePos x="0" y="0"/>
                <wp:positionH relativeFrom="column">
                  <wp:posOffset>3324225</wp:posOffset>
                </wp:positionH>
                <wp:positionV relativeFrom="paragraph">
                  <wp:posOffset>2171700</wp:posOffset>
                </wp:positionV>
                <wp:extent cx="257175" cy="571500"/>
                <wp:effectExtent l="0" t="38100" r="66675" b="19050"/>
                <wp:wrapNone/>
                <wp:docPr id="80" name="Straight Arrow Connector 80"/>
                <wp:cNvGraphicFramePr/>
                <a:graphic xmlns:a="http://schemas.openxmlformats.org/drawingml/2006/main">
                  <a:graphicData uri="http://schemas.microsoft.com/office/word/2010/wordprocessingShape">
                    <wps:wsp>
                      <wps:cNvCnPr/>
                      <wps:spPr>
                        <a:xfrm flipV="1">
                          <a:off x="0" y="0"/>
                          <a:ext cx="257175"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69ABBD" id="Straight Arrow Connector 80" o:spid="_x0000_s1026" type="#_x0000_t32" style="position:absolute;margin-left:261.75pt;margin-top:171pt;width:20.25pt;height:45pt;flip:y;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" strokecolor="black [3200]" strokeweight=".5pt">
                <v:stroke endarrow="block" joinstyle="miter"/>
              </v:shape>
            </w:pict>
          </mc:Fallback>
        </mc:AlternateContent>
      </w:r>
      <w:r w:rsidR="00EC78F4">
        <w:rPr>
          <w:noProof/>
          <w:lang w:eastAsia="en-GB"/>
        </w:rPr>
        <mc:AlternateContent>
          <mc:Choice Requires="wps">
            <w:drawing>
              <wp:anchor distT="0" distB="0" distL="114300" distR="114300" simplePos="0" relativeHeight="251667968" behindDoc="0" locked="0" layoutInCell="1" allowOverlap="1" wp14:anchorId="6E99F2A2" wp14:editId="22FE2A9D">
                <wp:simplePos x="0" y="0"/>
                <wp:positionH relativeFrom="column">
                  <wp:posOffset>3324225</wp:posOffset>
                </wp:positionH>
                <wp:positionV relativeFrom="paragraph">
                  <wp:posOffset>1666875</wp:posOffset>
                </wp:positionV>
                <wp:extent cx="257175" cy="114300"/>
                <wp:effectExtent l="0" t="0" r="66675" b="57150"/>
                <wp:wrapNone/>
                <wp:docPr id="79" name="Straight Arrow Connector 79"/>
                <wp:cNvGraphicFramePr/>
                <a:graphic xmlns:a="http://schemas.openxmlformats.org/drawingml/2006/main">
                  <a:graphicData uri="http://schemas.microsoft.com/office/word/2010/wordprocessingShape">
                    <wps:wsp>
                      <wps:cNvCnPr/>
                      <wps:spPr>
                        <a:xfrm>
                          <a:off x="0" y="0"/>
                          <a:ext cx="257175"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AEF9573" id="Straight Arrow Connector 79" o:spid="_x0000_s1026" type="#_x0000_t32" style="position:absolute;margin-left:261.75pt;margin-top:131.25pt;width:20.25pt;height:9pt;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" strokecolor="black [3200]" strokeweight=".5pt">
                <v:stroke endarrow="block" joinstyle="miter"/>
              </v:shape>
            </w:pict>
          </mc:Fallback>
        </mc:AlternateContent>
      </w:r>
      <w:r w:rsidR="00EC78F4">
        <w:rPr>
          <w:noProof/>
          <w:lang w:eastAsia="en-GB"/>
        </w:rPr>
        <mc:AlternateContent>
          <mc:Choice Requires="wps">
            <w:drawing>
              <wp:anchor distT="0" distB="0" distL="114300" distR="114300" simplePos="0" relativeHeight="251666944" behindDoc="0" locked="0" layoutInCell="1" allowOverlap="1" wp14:anchorId="0BB582F5" wp14:editId="4D6DB424">
                <wp:simplePos x="0" y="0"/>
                <wp:positionH relativeFrom="column">
                  <wp:posOffset>3324225</wp:posOffset>
                </wp:positionH>
                <wp:positionV relativeFrom="paragraph">
                  <wp:posOffset>1276350</wp:posOffset>
                </wp:positionV>
                <wp:extent cx="257175" cy="390525"/>
                <wp:effectExtent l="0" t="38100" r="47625" b="28575"/>
                <wp:wrapNone/>
                <wp:docPr id="78" name="Straight Arrow Connector 78"/>
                <wp:cNvGraphicFramePr/>
                <a:graphic xmlns:a="http://schemas.openxmlformats.org/drawingml/2006/main">
                  <a:graphicData uri="http://schemas.microsoft.com/office/word/2010/wordprocessingShape">
                    <wps:wsp>
                      <wps:cNvCnPr/>
                      <wps:spPr>
                        <a:xfrm flipV="1">
                          <a:off x="0" y="0"/>
                          <a:ext cx="257175"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9762F0F" id="Straight Arrow Connector 78" o:spid="_x0000_s1026" type="#_x0000_t32" style="position:absolute;margin-left:261.75pt;margin-top:100.5pt;width:20.25pt;height:30.75pt;flip:y;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" strokecolor="black [3200]" strokeweight=".5pt">
                <v:stroke endarrow="block" joinstyle="miter"/>
              </v:shape>
            </w:pict>
          </mc:Fallback>
        </mc:AlternateContent>
      </w:r>
      <w:r w:rsidR="005E1A85">
        <w:rPr>
          <w:noProof/>
          <w:lang w:eastAsia="en-GB"/>
        </w:rPr>
        <mc:AlternateContent>
          <mc:Choice Requires="wps">
            <w:drawing>
              <wp:anchor distT="0" distB="0" distL="114300" distR="114300" simplePos="0" relativeHeight="251662848" behindDoc="0" locked="0" layoutInCell="1" allowOverlap="1" wp14:anchorId="04A49955" wp14:editId="399AF399">
                <wp:simplePos x="0" y="0"/>
                <wp:positionH relativeFrom="column">
                  <wp:posOffset>3581400</wp:posOffset>
                </wp:positionH>
                <wp:positionV relativeFrom="paragraph">
                  <wp:posOffset>5038725</wp:posOffset>
                </wp:positionV>
                <wp:extent cx="2000250" cy="342900"/>
                <wp:effectExtent l="0" t="0" r="19050" b="19050"/>
                <wp:wrapNone/>
                <wp:docPr id="63" name="Rounded Rectangle 63"/>
                <wp:cNvGraphicFramePr/>
                <a:graphic xmlns:a="http://schemas.openxmlformats.org/drawingml/2006/main">
                  <a:graphicData uri="http://schemas.microsoft.com/office/word/2010/wordprocessingShape">
                    <wps:wsp>
                      <wps:cNvSpPr/>
                      <wps:spPr>
                        <a:xfrm>
                          <a:off x="0" y="0"/>
                          <a:ext cx="2000250" cy="342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D937CE" w14:textId="77777777" w:rsidR="00093FC2" w:rsidRDefault="00093FC2" w:rsidP="00BB6E11">
                            <w:pPr>
                              <w:jc w:val="center"/>
                            </w:pPr>
                            <w:r>
                              <w:t>Patient expect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4A49955" id="Rounded Rectangle 63" o:spid="_x0000_s1053" style="position:absolute;margin-left:282pt;margin-top:396.75pt;width:157.5pt;height:2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" fillcolor="#5b9bd5 [3204]" strokecolor="#1f4d78 [1604]" strokeweight="1pt">
                <v:stroke joinstyle="miter"/>
                <v:textbox>
                  <w:txbxContent>
                    <w:p w14:paraId="70D937CE" w14:textId="77777777" w:rsidR="00093FC2" w:rsidRDefault="00093FC2" w:rsidP="00BB6E11">
                      <w:pPr>
                        <w:jc w:val="center"/>
                      </w:pPr>
                      <w:r>
                        <w:t>Patient expectations</w:t>
                      </w:r>
                    </w:p>
                  </w:txbxContent>
                </v:textbox>
              </v:roundrect>
            </w:pict>
          </mc:Fallback>
        </mc:AlternateContent>
      </w:r>
      <w:r w:rsidR="005E1A85">
        <w:rPr>
          <w:noProof/>
          <w:lang w:eastAsia="en-GB"/>
        </w:rPr>
        <mc:AlternateContent>
          <mc:Choice Requires="wps">
            <w:drawing>
              <wp:anchor distT="0" distB="0" distL="114300" distR="114300" simplePos="0" relativeHeight="251661824" behindDoc="0" locked="0" layoutInCell="1" allowOverlap="1" wp14:anchorId="08800462" wp14:editId="3234E83D">
                <wp:simplePos x="0" y="0"/>
                <wp:positionH relativeFrom="column">
                  <wp:posOffset>3581400</wp:posOffset>
                </wp:positionH>
                <wp:positionV relativeFrom="paragraph">
                  <wp:posOffset>4628515</wp:posOffset>
                </wp:positionV>
                <wp:extent cx="2000250" cy="342900"/>
                <wp:effectExtent l="0" t="0" r="19050" b="19050"/>
                <wp:wrapNone/>
                <wp:docPr id="62" name="Rounded Rectangle 62"/>
                <wp:cNvGraphicFramePr/>
                <a:graphic xmlns:a="http://schemas.openxmlformats.org/drawingml/2006/main">
                  <a:graphicData uri="http://schemas.microsoft.com/office/word/2010/wordprocessingShape">
                    <wps:wsp>
                      <wps:cNvSpPr/>
                      <wps:spPr>
                        <a:xfrm>
                          <a:off x="0" y="0"/>
                          <a:ext cx="2000250" cy="342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CD3697" w14:textId="77777777" w:rsidR="00093FC2" w:rsidRDefault="00093FC2" w:rsidP="00BB6E11">
                            <w:pPr>
                              <w:jc w:val="center"/>
                            </w:pPr>
                            <w:r>
                              <w:t>Patient availability</w:t>
                            </w:r>
                          </w:p>
                          <w:p w14:paraId="50B433E5" w14:textId="77777777" w:rsidR="00093FC2" w:rsidRDefault="00093FC2" w:rsidP="00BB6E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8800462" id="Rounded Rectangle 62" o:spid="_x0000_s1054" style="position:absolute;margin-left:282pt;margin-top:364.45pt;width:157.5pt;height:2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" fillcolor="#5b9bd5 [3204]" strokecolor="#1f4d78 [1604]" strokeweight="1pt">
                <v:stroke joinstyle="miter"/>
                <v:textbox>
                  <w:txbxContent>
                    <w:p w14:paraId="79CD3697" w14:textId="77777777" w:rsidR="00093FC2" w:rsidRDefault="00093FC2" w:rsidP="00BB6E11">
                      <w:pPr>
                        <w:jc w:val="center"/>
                      </w:pPr>
                      <w:r>
                        <w:t>Patient availability</w:t>
                      </w:r>
                    </w:p>
                    <w:p w14:paraId="50B433E5" w14:textId="77777777" w:rsidR="00093FC2" w:rsidRDefault="00093FC2" w:rsidP="00BB6E11">
                      <w:pPr>
                        <w:jc w:val="center"/>
                      </w:pPr>
                    </w:p>
                  </w:txbxContent>
                </v:textbox>
              </v:roundrect>
            </w:pict>
          </mc:Fallback>
        </mc:AlternateContent>
      </w:r>
      <w:r w:rsidR="005E1A85">
        <w:rPr>
          <w:noProof/>
          <w:lang w:eastAsia="en-GB"/>
        </w:rPr>
        <mc:AlternateContent>
          <mc:Choice Requires="wps">
            <w:drawing>
              <wp:anchor distT="0" distB="0" distL="114300" distR="114300" simplePos="0" relativeHeight="251660800" behindDoc="0" locked="0" layoutInCell="1" allowOverlap="1" wp14:anchorId="32BE2E53" wp14:editId="4503E88A">
                <wp:simplePos x="0" y="0"/>
                <wp:positionH relativeFrom="column">
                  <wp:posOffset>3581400</wp:posOffset>
                </wp:positionH>
                <wp:positionV relativeFrom="paragraph">
                  <wp:posOffset>4076700</wp:posOffset>
                </wp:positionV>
                <wp:extent cx="2000250" cy="485775"/>
                <wp:effectExtent l="0" t="0" r="19050" b="28575"/>
                <wp:wrapNone/>
                <wp:docPr id="61" name="Rounded Rectangle 61"/>
                <wp:cNvGraphicFramePr/>
                <a:graphic xmlns:a="http://schemas.openxmlformats.org/drawingml/2006/main">
                  <a:graphicData uri="http://schemas.microsoft.com/office/word/2010/wordprocessingShape">
                    <wps:wsp>
                      <wps:cNvSpPr/>
                      <wps:spPr>
                        <a:xfrm>
                          <a:off x="0" y="0"/>
                          <a:ext cx="2000250" cy="4857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E2340AE" w14:textId="77777777" w:rsidR="00093FC2" w:rsidRDefault="00093FC2" w:rsidP="005E1A85">
                            <w:pPr>
                              <w:jc w:val="center"/>
                            </w:pPr>
                            <w:r>
                              <w:t>Physical restrictions (catheters, drips)</w:t>
                            </w:r>
                          </w:p>
                          <w:p w14:paraId="59755476" w14:textId="77777777" w:rsidR="00093FC2" w:rsidRDefault="00093FC2" w:rsidP="00BB6E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2BE2E53" id="Rounded Rectangle 61" o:spid="_x0000_s1055" style="position:absolute;margin-left:282pt;margin-top:321pt;width:157.5pt;height:3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" fillcolor="#5b9bd5 [3204]" strokecolor="#1f4d78 [1604]" strokeweight="1pt">
                <v:stroke joinstyle="miter"/>
                <v:textbox>
                  <w:txbxContent>
                    <w:p w14:paraId="6E2340AE" w14:textId="77777777" w:rsidR="00093FC2" w:rsidRDefault="00093FC2" w:rsidP="005E1A85">
                      <w:pPr>
                        <w:jc w:val="center"/>
                      </w:pPr>
                      <w:r>
                        <w:t>Physical restrictions (catheters, drips)</w:t>
                      </w:r>
                    </w:p>
                    <w:p w14:paraId="59755476" w14:textId="77777777" w:rsidR="00093FC2" w:rsidRDefault="00093FC2" w:rsidP="00BB6E11">
                      <w:pPr>
                        <w:jc w:val="center"/>
                      </w:pPr>
                    </w:p>
                  </w:txbxContent>
                </v:textbox>
              </v:roundrect>
            </w:pict>
          </mc:Fallback>
        </mc:AlternateContent>
      </w:r>
      <w:r w:rsidR="005E1A85">
        <w:rPr>
          <w:noProof/>
          <w:lang w:eastAsia="en-GB"/>
        </w:rPr>
        <mc:AlternateContent>
          <mc:Choice Requires="wps">
            <w:drawing>
              <wp:anchor distT="0" distB="0" distL="114300" distR="114300" simplePos="0" relativeHeight="251659776" behindDoc="0" locked="0" layoutInCell="1" allowOverlap="1" wp14:anchorId="41FCCD6D" wp14:editId="1A619987">
                <wp:simplePos x="0" y="0"/>
                <wp:positionH relativeFrom="column">
                  <wp:posOffset>3581400</wp:posOffset>
                </wp:positionH>
                <wp:positionV relativeFrom="paragraph">
                  <wp:posOffset>3666490</wp:posOffset>
                </wp:positionV>
                <wp:extent cx="2000250" cy="342900"/>
                <wp:effectExtent l="0" t="0" r="19050" b="19050"/>
                <wp:wrapNone/>
                <wp:docPr id="60" name="Rounded Rectangle 60"/>
                <wp:cNvGraphicFramePr/>
                <a:graphic xmlns:a="http://schemas.openxmlformats.org/drawingml/2006/main">
                  <a:graphicData uri="http://schemas.microsoft.com/office/word/2010/wordprocessingShape">
                    <wps:wsp>
                      <wps:cNvSpPr/>
                      <wps:spPr>
                        <a:xfrm>
                          <a:off x="0" y="0"/>
                          <a:ext cx="2000250" cy="342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7AF772" w14:textId="77777777" w:rsidR="00093FC2" w:rsidRDefault="00093FC2" w:rsidP="005E1A85">
                            <w:pPr>
                              <w:jc w:val="center"/>
                            </w:pPr>
                            <w:r>
                              <w:t>Frequent patient transfers</w:t>
                            </w:r>
                          </w:p>
                          <w:p w14:paraId="13737967" w14:textId="77777777" w:rsidR="00093FC2" w:rsidRDefault="00093FC2" w:rsidP="00BB6E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41FCCD6D" id="Rounded Rectangle 60" o:spid="_x0000_s1056" style="position:absolute;margin-left:282pt;margin-top:288.7pt;width:157.5pt;height:27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" fillcolor="#5b9bd5 [3204]" strokecolor="#1f4d78 [1604]" strokeweight="1pt">
                <v:stroke joinstyle="miter"/>
                <v:textbox>
                  <w:txbxContent>
                    <w:p w14:paraId="077AF772" w14:textId="77777777" w:rsidR="00093FC2" w:rsidRDefault="00093FC2" w:rsidP="005E1A85">
                      <w:pPr>
                        <w:jc w:val="center"/>
                      </w:pPr>
                      <w:r>
                        <w:t>Frequent patient transfers</w:t>
                      </w:r>
                    </w:p>
                    <w:p w14:paraId="13737967" w14:textId="77777777" w:rsidR="00093FC2" w:rsidRDefault="00093FC2" w:rsidP="00BB6E11">
                      <w:pPr>
                        <w:jc w:val="center"/>
                      </w:pPr>
                    </w:p>
                  </w:txbxContent>
                </v:textbox>
              </v:roundrect>
            </w:pict>
          </mc:Fallback>
        </mc:AlternateContent>
      </w:r>
      <w:r w:rsidR="005E1A85">
        <w:rPr>
          <w:noProof/>
          <w:lang w:eastAsia="en-GB"/>
        </w:rPr>
        <mc:AlternateContent>
          <mc:Choice Requires="wps">
            <w:drawing>
              <wp:anchor distT="0" distB="0" distL="114300" distR="114300" simplePos="0" relativeHeight="251639296" behindDoc="0" locked="0" layoutInCell="1" allowOverlap="1" wp14:anchorId="2D4B9C19" wp14:editId="48B02C92">
                <wp:simplePos x="0" y="0"/>
                <wp:positionH relativeFrom="column">
                  <wp:posOffset>2419350</wp:posOffset>
                </wp:positionH>
                <wp:positionV relativeFrom="paragraph">
                  <wp:posOffset>4742815</wp:posOffset>
                </wp:positionV>
                <wp:extent cx="904875" cy="333375"/>
                <wp:effectExtent l="0" t="0" r="28575" b="28575"/>
                <wp:wrapNone/>
                <wp:docPr id="32" name="Rounded Rectangle 32"/>
                <wp:cNvGraphicFramePr/>
                <a:graphic xmlns:a="http://schemas.openxmlformats.org/drawingml/2006/main">
                  <a:graphicData uri="http://schemas.microsoft.com/office/word/2010/wordprocessingShape">
                    <wps:wsp>
                      <wps:cNvSpPr/>
                      <wps:spPr>
                        <a:xfrm>
                          <a:off x="0" y="0"/>
                          <a:ext cx="904875" cy="3333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808632" w14:textId="77777777" w:rsidR="00093FC2" w:rsidRDefault="00093FC2" w:rsidP="00BB6E11">
                            <w:pPr>
                              <w:jc w:val="center"/>
                            </w:pPr>
                            <w:r>
                              <w:t>Pat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D4B9C19" id="Rounded Rectangle 32" o:spid="_x0000_s1057" style="position:absolute;margin-left:190.5pt;margin-top:373.45pt;width:71.25pt;height:26.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" fillcolor="#5b9bd5 [3204]" strokecolor="#1f4d78 [1604]" strokeweight="1pt">
                <v:stroke joinstyle="miter"/>
                <v:textbox>
                  <w:txbxContent>
                    <w:p w14:paraId="70808632" w14:textId="77777777" w:rsidR="00093FC2" w:rsidRDefault="00093FC2" w:rsidP="00BB6E11">
                      <w:pPr>
                        <w:jc w:val="center"/>
                      </w:pPr>
                      <w:r>
                        <w:t>Patient</w:t>
                      </w:r>
                    </w:p>
                  </w:txbxContent>
                </v:textbox>
              </v:roundrect>
            </w:pict>
          </mc:Fallback>
        </mc:AlternateContent>
      </w:r>
      <w:r w:rsidR="005E1A85">
        <w:rPr>
          <w:noProof/>
          <w:lang w:eastAsia="en-GB"/>
        </w:rPr>
        <mc:AlternateContent>
          <mc:Choice Requires="wps">
            <w:drawing>
              <wp:anchor distT="0" distB="0" distL="114300" distR="114300" simplePos="0" relativeHeight="251638272" behindDoc="0" locked="0" layoutInCell="1" allowOverlap="1" wp14:anchorId="29AAAD70" wp14:editId="13CC77B5">
                <wp:simplePos x="0" y="0"/>
                <wp:positionH relativeFrom="column">
                  <wp:posOffset>2419350</wp:posOffset>
                </wp:positionH>
                <wp:positionV relativeFrom="paragraph">
                  <wp:posOffset>3676015</wp:posOffset>
                </wp:positionV>
                <wp:extent cx="904875" cy="333375"/>
                <wp:effectExtent l="0" t="0" r="28575" b="28575"/>
                <wp:wrapNone/>
                <wp:docPr id="31" name="Rounded Rectangle 31"/>
                <wp:cNvGraphicFramePr/>
                <a:graphic xmlns:a="http://schemas.openxmlformats.org/drawingml/2006/main">
                  <a:graphicData uri="http://schemas.microsoft.com/office/word/2010/wordprocessingShape">
                    <wps:wsp>
                      <wps:cNvSpPr/>
                      <wps:spPr>
                        <a:xfrm>
                          <a:off x="0" y="0"/>
                          <a:ext cx="904875" cy="3333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3DF02E" w14:textId="77777777" w:rsidR="00093FC2" w:rsidRDefault="00093FC2" w:rsidP="00BB6E11">
                            <w:pPr>
                              <w:jc w:val="center"/>
                            </w:pPr>
                            <w:r>
                              <w:t>Clinic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9AAAD70" id="Rounded Rectangle 31" o:spid="_x0000_s1058" style="position:absolute;margin-left:190.5pt;margin-top:289.45pt;width:71.25pt;height:26.2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" fillcolor="#5b9bd5 [3204]" strokecolor="#1f4d78 [1604]" strokeweight="1pt">
                <v:stroke joinstyle="miter"/>
                <v:textbox>
                  <w:txbxContent>
                    <w:p w14:paraId="2A3DF02E" w14:textId="77777777" w:rsidR="00093FC2" w:rsidRDefault="00093FC2" w:rsidP="00BB6E11">
                      <w:pPr>
                        <w:jc w:val="center"/>
                      </w:pPr>
                      <w:r>
                        <w:t>Clinical</w:t>
                      </w:r>
                    </w:p>
                  </w:txbxContent>
                </v:textbox>
              </v:roundrect>
            </w:pict>
          </mc:Fallback>
        </mc:AlternateContent>
      </w:r>
      <w:r w:rsidR="005E1A85">
        <w:rPr>
          <w:noProof/>
          <w:lang w:eastAsia="en-GB"/>
        </w:rPr>
        <mc:AlternateContent>
          <mc:Choice Requires="wps">
            <w:drawing>
              <wp:anchor distT="0" distB="0" distL="114300" distR="114300" simplePos="0" relativeHeight="251664896" behindDoc="0" locked="0" layoutInCell="1" allowOverlap="1" wp14:anchorId="26192250" wp14:editId="2D461C73">
                <wp:simplePos x="0" y="0"/>
                <wp:positionH relativeFrom="column">
                  <wp:posOffset>2124075</wp:posOffset>
                </wp:positionH>
                <wp:positionV relativeFrom="paragraph">
                  <wp:posOffset>1619250</wp:posOffset>
                </wp:positionV>
                <wp:extent cx="295275" cy="47625"/>
                <wp:effectExtent l="19050" t="57150" r="28575" b="47625"/>
                <wp:wrapNone/>
                <wp:docPr id="65" name="Straight Arrow Connector 65"/>
                <wp:cNvGraphicFramePr/>
                <a:graphic xmlns:a="http://schemas.openxmlformats.org/drawingml/2006/main">
                  <a:graphicData uri="http://schemas.microsoft.com/office/word/2010/wordprocessingShape">
                    <wps:wsp>
                      <wps:cNvCnPr/>
                      <wps:spPr>
                        <a:xfrm flipH="1" flipV="1">
                          <a:off x="0" y="0"/>
                          <a:ext cx="295275" cy="47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87D1840" id="Straight Arrow Connector 65" o:spid="_x0000_s1026" type="#_x0000_t32" style="position:absolute;margin-left:167.25pt;margin-top:127.5pt;width:23.25pt;height:3.75pt;flip:x y;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" strokecolor="black [3200]" strokeweight=".5pt">
                <v:stroke endarrow="block" joinstyle="miter"/>
              </v:shape>
            </w:pict>
          </mc:Fallback>
        </mc:AlternateContent>
      </w:r>
      <w:r w:rsidR="005E1A85">
        <w:rPr>
          <w:noProof/>
          <w:lang w:eastAsia="en-GB"/>
        </w:rPr>
        <mc:AlternateContent>
          <mc:Choice Requires="wps">
            <w:drawing>
              <wp:anchor distT="0" distB="0" distL="114300" distR="114300" simplePos="0" relativeHeight="251663872" behindDoc="0" locked="0" layoutInCell="1" allowOverlap="1" wp14:anchorId="75BE22E5" wp14:editId="1A4D9119">
                <wp:simplePos x="0" y="0"/>
                <wp:positionH relativeFrom="column">
                  <wp:posOffset>2124075</wp:posOffset>
                </wp:positionH>
                <wp:positionV relativeFrom="paragraph">
                  <wp:posOffset>1209675</wp:posOffset>
                </wp:positionV>
                <wp:extent cx="295275" cy="457200"/>
                <wp:effectExtent l="38100" t="38100" r="28575" b="19050"/>
                <wp:wrapNone/>
                <wp:docPr id="64" name="Straight Arrow Connector 64"/>
                <wp:cNvGraphicFramePr/>
                <a:graphic xmlns:a="http://schemas.openxmlformats.org/drawingml/2006/main">
                  <a:graphicData uri="http://schemas.microsoft.com/office/word/2010/wordprocessingShape">
                    <wps:wsp>
                      <wps:cNvCnPr/>
                      <wps:spPr>
                        <a:xfrm flipH="1" flipV="1">
                          <a:off x="0" y="0"/>
                          <a:ext cx="295275"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E20B78" id="Straight Arrow Connector 64" o:spid="_x0000_s1026" type="#_x0000_t32" style="position:absolute;margin-left:167.25pt;margin-top:95.25pt;width:23.25pt;height:36pt;flip:x y;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" strokecolor="black [3200]" strokeweight=".5pt">
                <v:stroke endarrow="block" joinstyle="miter"/>
              </v:shape>
            </w:pict>
          </mc:Fallback>
        </mc:AlternateContent>
      </w:r>
      <w:r w:rsidR="00453A94">
        <w:rPr>
          <w:noProof/>
          <w:lang w:eastAsia="en-GB"/>
        </w:rPr>
        <mc:AlternateContent>
          <mc:Choice Requires="wps">
            <w:drawing>
              <wp:anchor distT="0" distB="0" distL="114300" distR="114300" simplePos="0" relativeHeight="251637248" behindDoc="0" locked="0" layoutInCell="1" allowOverlap="1" wp14:anchorId="2CC420C2" wp14:editId="7B29808C">
                <wp:simplePos x="0" y="0"/>
                <wp:positionH relativeFrom="column">
                  <wp:posOffset>2419350</wp:posOffset>
                </wp:positionH>
                <wp:positionV relativeFrom="paragraph">
                  <wp:posOffset>2580640</wp:posOffset>
                </wp:positionV>
                <wp:extent cx="904875" cy="333375"/>
                <wp:effectExtent l="0" t="0" r="28575" b="28575"/>
                <wp:wrapNone/>
                <wp:docPr id="19" name="Rounded Rectangle 19"/>
                <wp:cNvGraphicFramePr/>
                <a:graphic xmlns:a="http://schemas.openxmlformats.org/drawingml/2006/main">
                  <a:graphicData uri="http://schemas.microsoft.com/office/word/2010/wordprocessingShape">
                    <wps:wsp>
                      <wps:cNvSpPr/>
                      <wps:spPr>
                        <a:xfrm>
                          <a:off x="0" y="0"/>
                          <a:ext cx="904875" cy="3333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5F13E3" w14:textId="77777777" w:rsidR="00093FC2" w:rsidRDefault="00093FC2" w:rsidP="00BB6E11">
                            <w:pPr>
                              <w:jc w:val="center"/>
                            </w:pPr>
                            <w:r>
                              <w:t>Volunte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CC420C2" id="Rounded Rectangle 19" o:spid="_x0000_s1059" style="position:absolute;margin-left:190.5pt;margin-top:203.2pt;width:71.25pt;height:26.2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" fillcolor="#5b9bd5 [3204]" strokecolor="#1f4d78 [1604]" strokeweight="1pt">
                <v:stroke joinstyle="miter"/>
                <v:textbox>
                  <w:txbxContent>
                    <w:p w14:paraId="535F13E3" w14:textId="77777777" w:rsidR="00093FC2" w:rsidRDefault="00093FC2" w:rsidP="00BB6E11">
                      <w:pPr>
                        <w:jc w:val="center"/>
                      </w:pPr>
                      <w:r>
                        <w:t>Volunteer</w:t>
                      </w:r>
                    </w:p>
                  </w:txbxContent>
                </v:textbox>
              </v:roundrect>
            </w:pict>
          </mc:Fallback>
        </mc:AlternateContent>
      </w:r>
      <w:r w:rsidR="00453A94">
        <w:rPr>
          <w:noProof/>
          <w:lang w:eastAsia="en-GB"/>
        </w:rPr>
        <mc:AlternateContent>
          <mc:Choice Requires="wps">
            <w:drawing>
              <wp:anchor distT="0" distB="0" distL="114300" distR="114300" simplePos="0" relativeHeight="251658752" behindDoc="0" locked="0" layoutInCell="1" allowOverlap="1" wp14:anchorId="02358568" wp14:editId="5A4B94B6">
                <wp:simplePos x="0" y="0"/>
                <wp:positionH relativeFrom="column">
                  <wp:posOffset>3581400</wp:posOffset>
                </wp:positionH>
                <wp:positionV relativeFrom="paragraph">
                  <wp:posOffset>3256915</wp:posOffset>
                </wp:positionV>
                <wp:extent cx="2000250" cy="342900"/>
                <wp:effectExtent l="0" t="0" r="19050" b="19050"/>
                <wp:wrapNone/>
                <wp:docPr id="59" name="Rounded Rectangle 59"/>
                <wp:cNvGraphicFramePr/>
                <a:graphic xmlns:a="http://schemas.openxmlformats.org/drawingml/2006/main">
                  <a:graphicData uri="http://schemas.microsoft.com/office/word/2010/wordprocessingShape">
                    <wps:wsp>
                      <wps:cNvSpPr/>
                      <wps:spPr>
                        <a:xfrm>
                          <a:off x="0" y="0"/>
                          <a:ext cx="2000250" cy="342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6F6B1E" w14:textId="77777777" w:rsidR="00093FC2" w:rsidRDefault="00093FC2" w:rsidP="005E1A85">
                            <w:pPr>
                              <w:jc w:val="center"/>
                            </w:pPr>
                            <w:r>
                              <w:t>Space limitation</w:t>
                            </w:r>
                          </w:p>
                          <w:p w14:paraId="016D4874" w14:textId="77777777" w:rsidR="00093FC2" w:rsidRDefault="00093FC2" w:rsidP="00BB6E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2358568" id="Rounded Rectangle 59" o:spid="_x0000_s1060" style="position:absolute;margin-left:282pt;margin-top:256.45pt;width:157.5pt;height:2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" fillcolor="#5b9bd5 [3204]" strokecolor="#1f4d78 [1604]" strokeweight="1pt">
                <v:stroke joinstyle="miter"/>
                <v:textbox>
                  <w:txbxContent>
                    <w:p w14:paraId="446F6B1E" w14:textId="77777777" w:rsidR="00093FC2" w:rsidRDefault="00093FC2" w:rsidP="005E1A85">
                      <w:pPr>
                        <w:jc w:val="center"/>
                      </w:pPr>
                      <w:r>
                        <w:t>Space limitation</w:t>
                      </w:r>
                    </w:p>
                    <w:p w14:paraId="016D4874" w14:textId="77777777" w:rsidR="00093FC2" w:rsidRDefault="00093FC2" w:rsidP="00BB6E11">
                      <w:pPr>
                        <w:jc w:val="center"/>
                      </w:pPr>
                    </w:p>
                  </w:txbxContent>
                </v:textbox>
              </v:roundrect>
            </w:pict>
          </mc:Fallback>
        </mc:AlternateContent>
      </w:r>
      <w:r w:rsidR="00453A94">
        <w:rPr>
          <w:noProof/>
          <w:lang w:eastAsia="en-GB"/>
        </w:rPr>
        <mc:AlternateContent>
          <mc:Choice Requires="wps">
            <w:drawing>
              <wp:anchor distT="0" distB="0" distL="114300" distR="114300" simplePos="0" relativeHeight="251657728" behindDoc="0" locked="0" layoutInCell="1" allowOverlap="1" wp14:anchorId="2094F139" wp14:editId="0CF6DFCB">
                <wp:simplePos x="0" y="0"/>
                <wp:positionH relativeFrom="column">
                  <wp:posOffset>3581400</wp:posOffset>
                </wp:positionH>
                <wp:positionV relativeFrom="paragraph">
                  <wp:posOffset>2847340</wp:posOffset>
                </wp:positionV>
                <wp:extent cx="2000250" cy="342900"/>
                <wp:effectExtent l="0" t="0" r="19050" b="19050"/>
                <wp:wrapNone/>
                <wp:docPr id="58" name="Rounded Rectangle 58"/>
                <wp:cNvGraphicFramePr/>
                <a:graphic xmlns:a="http://schemas.openxmlformats.org/drawingml/2006/main">
                  <a:graphicData uri="http://schemas.microsoft.com/office/word/2010/wordprocessingShape">
                    <wps:wsp>
                      <wps:cNvSpPr/>
                      <wps:spPr>
                        <a:xfrm>
                          <a:off x="0" y="0"/>
                          <a:ext cx="2000250" cy="342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ECCE319" w14:textId="77777777" w:rsidR="00093FC2" w:rsidRDefault="00093FC2" w:rsidP="005E1A85">
                            <w:pPr>
                              <w:jc w:val="center"/>
                            </w:pPr>
                            <w:r>
                              <w:t>Busy clinical environment</w:t>
                            </w:r>
                          </w:p>
                          <w:p w14:paraId="45312C3E" w14:textId="77777777" w:rsidR="00093FC2" w:rsidRDefault="00093FC2" w:rsidP="00BB6E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094F139" id="Rounded Rectangle 58" o:spid="_x0000_s1061" style="position:absolute;margin-left:282pt;margin-top:224.2pt;width:157.5pt;height:2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" fillcolor="#5b9bd5 [3204]" strokecolor="#1f4d78 [1604]" strokeweight="1pt">
                <v:stroke joinstyle="miter"/>
                <v:textbox>
                  <w:txbxContent>
                    <w:p w14:paraId="6ECCE319" w14:textId="77777777" w:rsidR="00093FC2" w:rsidRDefault="00093FC2" w:rsidP="005E1A85">
                      <w:pPr>
                        <w:jc w:val="center"/>
                      </w:pPr>
                      <w:r>
                        <w:t>Busy clinical environment</w:t>
                      </w:r>
                    </w:p>
                    <w:p w14:paraId="45312C3E" w14:textId="77777777" w:rsidR="00093FC2" w:rsidRDefault="00093FC2" w:rsidP="00BB6E11">
                      <w:pPr>
                        <w:jc w:val="center"/>
                      </w:pPr>
                    </w:p>
                  </w:txbxContent>
                </v:textbox>
              </v:roundrect>
            </w:pict>
          </mc:Fallback>
        </mc:AlternateContent>
      </w:r>
      <w:r w:rsidR="00453A94">
        <w:rPr>
          <w:noProof/>
          <w:lang w:eastAsia="en-GB"/>
        </w:rPr>
        <mc:AlternateContent>
          <mc:Choice Requires="wps">
            <w:drawing>
              <wp:anchor distT="0" distB="0" distL="114300" distR="114300" simplePos="0" relativeHeight="251656704" behindDoc="0" locked="0" layoutInCell="1" allowOverlap="1" wp14:anchorId="75F4182E" wp14:editId="305087B6">
                <wp:simplePos x="0" y="0"/>
                <wp:positionH relativeFrom="column">
                  <wp:posOffset>3581400</wp:posOffset>
                </wp:positionH>
                <wp:positionV relativeFrom="paragraph">
                  <wp:posOffset>2428240</wp:posOffset>
                </wp:positionV>
                <wp:extent cx="2000250" cy="342900"/>
                <wp:effectExtent l="0" t="0" r="19050" b="19050"/>
                <wp:wrapNone/>
                <wp:docPr id="57" name="Rounded Rectangle 57"/>
                <wp:cNvGraphicFramePr/>
                <a:graphic xmlns:a="http://schemas.openxmlformats.org/drawingml/2006/main">
                  <a:graphicData uri="http://schemas.microsoft.com/office/word/2010/wordprocessingShape">
                    <wps:wsp>
                      <wps:cNvSpPr/>
                      <wps:spPr>
                        <a:xfrm>
                          <a:off x="0" y="0"/>
                          <a:ext cx="2000250" cy="342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2A83B7" w14:textId="77777777" w:rsidR="00093FC2" w:rsidRDefault="00093FC2" w:rsidP="00BB6E11">
                            <w:pPr>
                              <w:jc w:val="center"/>
                            </w:pPr>
                            <w:r>
                              <w:t>Intimidating environment</w:t>
                            </w:r>
                          </w:p>
                          <w:p w14:paraId="010BC1C0" w14:textId="77777777" w:rsidR="00093FC2" w:rsidRDefault="00093FC2" w:rsidP="00BB6E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75F4182E" id="Rounded Rectangle 57" o:spid="_x0000_s1062" style="position:absolute;margin-left:282pt;margin-top:191.2pt;width:157.5pt;height:2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" fillcolor="#5b9bd5 [3204]" strokecolor="#1f4d78 [1604]" strokeweight="1pt">
                <v:stroke joinstyle="miter"/>
                <v:textbox>
                  <w:txbxContent>
                    <w:p w14:paraId="332A83B7" w14:textId="77777777" w:rsidR="00093FC2" w:rsidRDefault="00093FC2" w:rsidP="00BB6E11">
                      <w:pPr>
                        <w:jc w:val="center"/>
                      </w:pPr>
                      <w:r>
                        <w:t>Intimidating environment</w:t>
                      </w:r>
                    </w:p>
                    <w:p w14:paraId="010BC1C0" w14:textId="77777777" w:rsidR="00093FC2" w:rsidRDefault="00093FC2" w:rsidP="00BB6E11">
                      <w:pPr>
                        <w:jc w:val="center"/>
                      </w:pPr>
                    </w:p>
                  </w:txbxContent>
                </v:textbox>
              </v:roundrect>
            </w:pict>
          </mc:Fallback>
        </mc:AlternateContent>
      </w:r>
      <w:r w:rsidR="00453A94">
        <w:rPr>
          <w:noProof/>
          <w:lang w:eastAsia="en-GB"/>
        </w:rPr>
        <mc:AlternateContent>
          <mc:Choice Requires="wps">
            <w:drawing>
              <wp:anchor distT="0" distB="0" distL="114300" distR="114300" simplePos="0" relativeHeight="251655680" behindDoc="0" locked="0" layoutInCell="1" allowOverlap="1" wp14:anchorId="1C731348" wp14:editId="05B7738C">
                <wp:simplePos x="0" y="0"/>
                <wp:positionH relativeFrom="column">
                  <wp:posOffset>3581400</wp:posOffset>
                </wp:positionH>
                <wp:positionV relativeFrom="paragraph">
                  <wp:posOffset>2018665</wp:posOffset>
                </wp:positionV>
                <wp:extent cx="2000250" cy="342900"/>
                <wp:effectExtent l="0" t="0" r="19050" b="19050"/>
                <wp:wrapNone/>
                <wp:docPr id="56" name="Rounded Rectangle 56"/>
                <wp:cNvGraphicFramePr/>
                <a:graphic xmlns:a="http://schemas.openxmlformats.org/drawingml/2006/main">
                  <a:graphicData uri="http://schemas.microsoft.com/office/word/2010/wordprocessingShape">
                    <wps:wsp>
                      <wps:cNvSpPr/>
                      <wps:spPr>
                        <a:xfrm>
                          <a:off x="0" y="0"/>
                          <a:ext cx="2000250" cy="342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80A47F" w14:textId="77777777" w:rsidR="00093FC2" w:rsidRDefault="00093FC2" w:rsidP="00BB6E11">
                            <w:pPr>
                              <w:jc w:val="center"/>
                            </w:pPr>
                            <w:r>
                              <w:t>Inconvenient timing</w:t>
                            </w:r>
                          </w:p>
                          <w:p w14:paraId="25335F0D" w14:textId="77777777" w:rsidR="00093FC2" w:rsidRDefault="00093FC2" w:rsidP="00BB6E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1C731348" id="Rounded Rectangle 56" o:spid="_x0000_s1063" style="position:absolute;margin-left:282pt;margin-top:158.95pt;width:157.5pt;height:2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" fillcolor="#5b9bd5 [3204]" strokecolor="#1f4d78 [1604]" strokeweight="1pt">
                <v:stroke joinstyle="miter"/>
                <v:textbox>
                  <w:txbxContent>
                    <w:p w14:paraId="1F80A47F" w14:textId="77777777" w:rsidR="00093FC2" w:rsidRDefault="00093FC2" w:rsidP="00BB6E11">
                      <w:pPr>
                        <w:jc w:val="center"/>
                      </w:pPr>
                      <w:r>
                        <w:t>Inconvenient timing</w:t>
                      </w:r>
                    </w:p>
                    <w:p w14:paraId="25335F0D" w14:textId="77777777" w:rsidR="00093FC2" w:rsidRDefault="00093FC2" w:rsidP="00BB6E11">
                      <w:pPr>
                        <w:jc w:val="center"/>
                      </w:pPr>
                    </w:p>
                  </w:txbxContent>
                </v:textbox>
              </v:roundrect>
            </w:pict>
          </mc:Fallback>
        </mc:AlternateContent>
      </w:r>
      <w:r w:rsidR="00453A94">
        <w:rPr>
          <w:noProof/>
          <w:lang w:eastAsia="en-GB"/>
        </w:rPr>
        <mc:AlternateContent>
          <mc:Choice Requires="wps">
            <w:drawing>
              <wp:anchor distT="0" distB="0" distL="114300" distR="114300" simplePos="0" relativeHeight="251654656" behindDoc="0" locked="0" layoutInCell="1" allowOverlap="1" wp14:anchorId="69D872C9" wp14:editId="2FB87A50">
                <wp:simplePos x="0" y="0"/>
                <wp:positionH relativeFrom="column">
                  <wp:posOffset>3581400</wp:posOffset>
                </wp:positionH>
                <wp:positionV relativeFrom="paragraph">
                  <wp:posOffset>1618615</wp:posOffset>
                </wp:positionV>
                <wp:extent cx="2000250" cy="342900"/>
                <wp:effectExtent l="0" t="0" r="19050" b="19050"/>
                <wp:wrapNone/>
                <wp:docPr id="55" name="Rounded Rectangle 55"/>
                <wp:cNvGraphicFramePr/>
                <a:graphic xmlns:a="http://schemas.openxmlformats.org/drawingml/2006/main">
                  <a:graphicData uri="http://schemas.microsoft.com/office/word/2010/wordprocessingShape">
                    <wps:wsp>
                      <wps:cNvSpPr/>
                      <wps:spPr>
                        <a:xfrm>
                          <a:off x="0" y="0"/>
                          <a:ext cx="2000250" cy="342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B12D9F" w14:textId="77777777" w:rsidR="00093FC2" w:rsidRDefault="00093FC2" w:rsidP="00BB6E11">
                            <w:pPr>
                              <w:jc w:val="center"/>
                            </w:pPr>
                            <w:r>
                              <w:t>Lack of appreciation from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9D872C9" id="Rounded Rectangle 55" o:spid="_x0000_s1064" style="position:absolute;margin-left:282pt;margin-top:127.45pt;width:157.5pt;height:2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" fillcolor="#5b9bd5 [3204]" strokecolor="#1f4d78 [1604]" strokeweight="1pt">
                <v:stroke joinstyle="miter"/>
                <v:textbox>
                  <w:txbxContent>
                    <w:p w14:paraId="20B12D9F" w14:textId="77777777" w:rsidR="00093FC2" w:rsidRDefault="00093FC2" w:rsidP="00BB6E11">
                      <w:pPr>
                        <w:jc w:val="center"/>
                      </w:pPr>
                      <w:r>
                        <w:t>Lack of appreciation from staff</w:t>
                      </w:r>
                    </w:p>
                  </w:txbxContent>
                </v:textbox>
              </v:roundrect>
            </w:pict>
          </mc:Fallback>
        </mc:AlternateContent>
      </w:r>
      <w:r w:rsidR="00453A94">
        <w:rPr>
          <w:noProof/>
          <w:lang w:eastAsia="en-GB"/>
        </w:rPr>
        <mc:AlternateContent>
          <mc:Choice Requires="wps">
            <w:drawing>
              <wp:anchor distT="0" distB="0" distL="114300" distR="114300" simplePos="0" relativeHeight="251652608" behindDoc="0" locked="0" layoutInCell="1" allowOverlap="1" wp14:anchorId="53391B1D" wp14:editId="50D20F63">
                <wp:simplePos x="0" y="0"/>
                <wp:positionH relativeFrom="column">
                  <wp:posOffset>3581400</wp:posOffset>
                </wp:positionH>
                <wp:positionV relativeFrom="paragraph">
                  <wp:posOffset>1057275</wp:posOffset>
                </wp:positionV>
                <wp:extent cx="2000250" cy="504825"/>
                <wp:effectExtent l="0" t="0" r="19050" b="28575"/>
                <wp:wrapNone/>
                <wp:docPr id="47" name="Rounded Rectangle 47"/>
                <wp:cNvGraphicFramePr/>
                <a:graphic xmlns:a="http://schemas.openxmlformats.org/drawingml/2006/main">
                  <a:graphicData uri="http://schemas.microsoft.com/office/word/2010/wordprocessingShape">
                    <wps:wsp>
                      <wps:cNvSpPr/>
                      <wps:spPr>
                        <a:xfrm>
                          <a:off x="0" y="0"/>
                          <a:ext cx="2000250" cy="5048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CDC6E2" w14:textId="77777777" w:rsidR="00093FC2" w:rsidRDefault="00093FC2" w:rsidP="003B228F">
                            <w:pPr>
                              <w:jc w:val="center"/>
                            </w:pPr>
                            <w:r>
                              <w:t>Lack of awareness of the inter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53391B1D" id="Rounded Rectangle 47" o:spid="_x0000_s1065" style="position:absolute;margin-left:282pt;margin-top:83.25pt;width:157.5pt;height:39.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" fillcolor="#5b9bd5 [3204]" strokecolor="#1f4d78 [1604]" strokeweight="1pt">
                <v:stroke joinstyle="miter"/>
                <v:textbox>
                  <w:txbxContent>
                    <w:p w14:paraId="73CDC6E2" w14:textId="77777777" w:rsidR="00093FC2" w:rsidRDefault="00093FC2" w:rsidP="003B228F">
                      <w:pPr>
                        <w:jc w:val="center"/>
                      </w:pPr>
                      <w:r>
                        <w:t>Lack of awareness of the intervention</w:t>
                      </w:r>
                    </w:p>
                  </w:txbxContent>
                </v:textbox>
              </v:roundrect>
            </w:pict>
          </mc:Fallback>
        </mc:AlternateContent>
      </w:r>
      <w:r w:rsidR="00BB6E11">
        <w:rPr>
          <w:noProof/>
          <w:lang w:eastAsia="en-GB"/>
        </w:rPr>
        <mc:AlternateContent>
          <mc:Choice Requires="wps">
            <w:drawing>
              <wp:anchor distT="0" distB="0" distL="114300" distR="114300" simplePos="0" relativeHeight="251640320" behindDoc="0" locked="0" layoutInCell="1" allowOverlap="1" wp14:anchorId="25A5195D" wp14:editId="49CADACD">
                <wp:simplePos x="0" y="0"/>
                <wp:positionH relativeFrom="column">
                  <wp:posOffset>123825</wp:posOffset>
                </wp:positionH>
                <wp:positionV relativeFrom="paragraph">
                  <wp:posOffset>1043940</wp:posOffset>
                </wp:positionV>
                <wp:extent cx="2000250" cy="342900"/>
                <wp:effectExtent l="0" t="0" r="19050" b="19050"/>
                <wp:wrapNone/>
                <wp:docPr id="36" name="Rounded Rectangle 36"/>
                <wp:cNvGraphicFramePr/>
                <a:graphic xmlns:a="http://schemas.openxmlformats.org/drawingml/2006/main">
                  <a:graphicData uri="http://schemas.microsoft.com/office/word/2010/wordprocessingShape">
                    <wps:wsp>
                      <wps:cNvSpPr/>
                      <wps:spPr>
                        <a:xfrm>
                          <a:off x="0" y="0"/>
                          <a:ext cx="2000250" cy="342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C8FE66" w14:textId="77777777" w:rsidR="00093FC2" w:rsidRDefault="00093FC2" w:rsidP="00453A94">
                            <w:pPr>
                              <w:jc w:val="center"/>
                            </w:pPr>
                            <w:r>
                              <w:t>Perceived benefits by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5A5195D" id="Rounded Rectangle 36" o:spid="_x0000_s1066" style="position:absolute;margin-left:9.75pt;margin-top:82.2pt;width:157.5pt;height:27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" fillcolor="#5b9bd5 [3204]" strokecolor="#1f4d78 [1604]" strokeweight="1pt">
                <v:stroke joinstyle="miter"/>
                <v:textbox>
                  <w:txbxContent>
                    <w:p w14:paraId="01C8FE66" w14:textId="77777777" w:rsidR="00093FC2" w:rsidRDefault="00093FC2" w:rsidP="00453A94">
                      <w:pPr>
                        <w:jc w:val="center"/>
                      </w:pPr>
                      <w:r>
                        <w:t>Perceived benefits by staff</w:t>
                      </w:r>
                    </w:p>
                  </w:txbxContent>
                </v:textbox>
              </v:roundrect>
            </w:pict>
          </mc:Fallback>
        </mc:AlternateContent>
      </w:r>
      <w:r w:rsidR="00BB6E11">
        <w:rPr>
          <w:noProof/>
          <w:lang w:eastAsia="en-GB"/>
        </w:rPr>
        <mc:AlternateContent>
          <mc:Choice Requires="wps">
            <w:drawing>
              <wp:anchor distT="0" distB="0" distL="114300" distR="114300" simplePos="0" relativeHeight="251636224" behindDoc="0" locked="0" layoutInCell="1" allowOverlap="1" wp14:anchorId="0638D865" wp14:editId="4DD26013">
                <wp:simplePos x="0" y="0"/>
                <wp:positionH relativeFrom="column">
                  <wp:posOffset>2418715</wp:posOffset>
                </wp:positionH>
                <wp:positionV relativeFrom="paragraph">
                  <wp:posOffset>1501140</wp:posOffset>
                </wp:positionV>
                <wp:extent cx="904875" cy="333375"/>
                <wp:effectExtent l="0" t="0" r="28575" b="28575"/>
                <wp:wrapNone/>
                <wp:docPr id="18" name="Rounded Rectangle 18"/>
                <wp:cNvGraphicFramePr/>
                <a:graphic xmlns:a="http://schemas.openxmlformats.org/drawingml/2006/main">
                  <a:graphicData uri="http://schemas.microsoft.com/office/word/2010/wordprocessingShape">
                    <wps:wsp>
                      <wps:cNvSpPr/>
                      <wps:spPr>
                        <a:xfrm>
                          <a:off x="0" y="0"/>
                          <a:ext cx="904875" cy="3333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D23884" w14:textId="77777777" w:rsidR="00093FC2" w:rsidRDefault="00093FC2" w:rsidP="00BB6E11">
                            <w:pPr>
                              <w:jc w:val="center"/>
                            </w:pPr>
                            <w:r>
                              <w:t>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638D865" id="Rounded Rectangle 18" o:spid="_x0000_s1067" style="position:absolute;margin-left:190.45pt;margin-top:118.2pt;width:71.25pt;height:26.2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" fillcolor="#5b9bd5 [3204]" strokecolor="#1f4d78 [1604]" strokeweight="1pt">
                <v:stroke joinstyle="miter"/>
                <v:textbox>
                  <w:txbxContent>
                    <w:p w14:paraId="69D23884" w14:textId="77777777" w:rsidR="00093FC2" w:rsidRDefault="00093FC2" w:rsidP="00BB6E11">
                      <w:pPr>
                        <w:jc w:val="center"/>
                      </w:pPr>
                      <w:r>
                        <w:t>Staff</w:t>
                      </w:r>
                    </w:p>
                  </w:txbxContent>
                </v:textbox>
              </v:roundrect>
            </w:pict>
          </mc:Fallback>
        </mc:AlternateContent>
      </w:r>
      <w:r w:rsidR="00B61519">
        <w:br w:type="page"/>
      </w:r>
    </w:p>
    <w:p w14:paraId="0745DF8D" w14:textId="77777777" w:rsidR="00D15AB0" w:rsidRPr="00C22E01" w:rsidRDefault="00D15AB0" w:rsidP="00F276F0">
      <w:pPr>
        <w:rPr>
          <w:rFonts w:cstheme="minorHAnsi"/>
        </w:rPr>
      </w:pPr>
      <w:r w:rsidRPr="00C22E01">
        <w:rPr>
          <w:rFonts w:cstheme="minorHAnsi"/>
        </w:rPr>
        <w:t>References</w:t>
      </w:r>
    </w:p>
    <w:p w14:paraId="10128F45"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fldChar w:fldCharType="begin"/>
      </w:r>
      <w:r w:rsidRPr="00C22E01">
        <w:rPr>
          <w:rFonts w:asciiTheme="minorHAnsi" w:hAnsiTheme="minorHAnsi" w:cstheme="minorHAnsi"/>
          <w:sz w:val="22"/>
        </w:rPr>
        <w:instrText xml:space="preserve"> ADDIN EN.REFLIST </w:instrText>
      </w:r>
      <w:r w:rsidRPr="00C22E01">
        <w:rPr>
          <w:rFonts w:asciiTheme="minorHAnsi" w:hAnsiTheme="minorHAnsi" w:cstheme="minorHAnsi"/>
          <w:sz w:val="22"/>
        </w:rPr>
        <w:fldChar w:fldCharType="separate"/>
      </w:r>
      <w:r w:rsidRPr="00C22E01">
        <w:rPr>
          <w:rFonts w:asciiTheme="minorHAnsi" w:hAnsiTheme="minorHAnsi" w:cstheme="minorHAnsi"/>
          <w:sz w:val="22"/>
        </w:rPr>
        <w:t>1.</w:t>
      </w:r>
      <w:r w:rsidRPr="00C22E01">
        <w:rPr>
          <w:rFonts w:asciiTheme="minorHAnsi" w:hAnsiTheme="minorHAnsi" w:cstheme="minorHAnsi"/>
          <w:sz w:val="22"/>
        </w:rPr>
        <w:tab/>
        <w:t>Lafont C, Gérard S, Voisin T, Pahor M, Vellas B. Reducing "iatrogenic disability" in the hospitalized frail elderly. The journal of nutrition, health &amp; aging. 2011;15(8):645-60.</w:t>
      </w:r>
    </w:p>
    <w:p w14:paraId="330EF17B"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w:t>
      </w:r>
      <w:r w:rsidRPr="00C22E01">
        <w:rPr>
          <w:rFonts w:asciiTheme="minorHAnsi" w:hAnsiTheme="minorHAnsi" w:cstheme="minorHAnsi"/>
          <w:sz w:val="22"/>
        </w:rPr>
        <w:tab/>
        <w:t>Covinsky KE, Palmer RM, Fortinsky RH, Counsell SR, Stewart AL, Kresevic D, et al. Loss of independence in activities of daily living in older adults hospitalized with medical illnesses: Increased vulnerability with age. Journal of the American Geriatrics Society. 2003;51:451-8.</w:t>
      </w:r>
    </w:p>
    <w:p w14:paraId="5F52C3FD"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3.</w:t>
      </w:r>
      <w:r w:rsidRPr="00C22E01">
        <w:rPr>
          <w:rFonts w:asciiTheme="minorHAnsi" w:hAnsiTheme="minorHAnsi" w:cstheme="minorHAnsi"/>
          <w:sz w:val="22"/>
        </w:rPr>
        <w:tab/>
        <w:t>Hoogerduijn JG, Schuurmans MJ, Duijnstee MSH, De Rooij SE, Grypdonck MFH. A systematic review of predictors and screening instruments to identify older hospitalized patients at risk for functional decline. Journal of Clinical Nursing. 2007;16:46-57.</w:t>
      </w:r>
    </w:p>
    <w:p w14:paraId="0535A59E"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4.</w:t>
      </w:r>
      <w:r w:rsidRPr="00C22E01">
        <w:rPr>
          <w:rFonts w:asciiTheme="minorHAnsi" w:hAnsiTheme="minorHAnsi" w:cstheme="minorHAnsi"/>
          <w:sz w:val="22"/>
        </w:rPr>
        <w:tab/>
        <w:t>Zisberg A, Shadmi E, Sinoff G, Gur-Yaish N, Srulovici E, Admi H. Low mobility during hospitalization and functional decline in older adults. Journal of the American Geriatrics Society. 2011;59(2):266-73.</w:t>
      </w:r>
    </w:p>
    <w:p w14:paraId="761F56AB"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5.</w:t>
      </w:r>
      <w:r w:rsidRPr="00C22E01">
        <w:rPr>
          <w:rFonts w:asciiTheme="minorHAnsi" w:hAnsiTheme="minorHAnsi" w:cstheme="minorHAnsi"/>
          <w:sz w:val="22"/>
        </w:rPr>
        <w:tab/>
        <w:t>Brown CJ, Friedkin RJ, Inouye SK. Prevalence and outcomes of low mobility in hospitalized older patients. Journal of the American Geriatrics Society. 2004;52(8):1263-70.</w:t>
      </w:r>
    </w:p>
    <w:p w14:paraId="2B4CC7C6"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6.</w:t>
      </w:r>
      <w:r w:rsidRPr="00C22E01">
        <w:rPr>
          <w:rFonts w:asciiTheme="minorHAnsi" w:hAnsiTheme="minorHAnsi" w:cstheme="minorHAnsi"/>
          <w:sz w:val="22"/>
        </w:rPr>
        <w:tab/>
        <w:t>McCullagh R, Dillon C, Dahly D, Horgan NF, Timmons S. Walking in hospital is associated with a shorter length of stay in older medical inpatients. Physiol Meas. 2016;37(10):1872-84.</w:t>
      </w:r>
    </w:p>
    <w:p w14:paraId="3B98AEE7"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7.</w:t>
      </w:r>
      <w:r w:rsidRPr="00C22E01">
        <w:rPr>
          <w:rFonts w:asciiTheme="minorHAnsi" w:hAnsiTheme="minorHAnsi" w:cstheme="minorHAnsi"/>
          <w:sz w:val="22"/>
        </w:rPr>
        <w:tab/>
        <w:t>Fisher S, Goodwin J, Protas EJ, Kuo Y-F, Graham JE, Ottenbacker KJ, et al. Ambulatory Activity of Older Adults Hospitalized with Acute Medical Illness. Journal of the American Geriatrics Society. 2011;59(1):91-5.</w:t>
      </w:r>
    </w:p>
    <w:p w14:paraId="6B7AA1B1"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8.</w:t>
      </w:r>
      <w:r w:rsidRPr="00C22E01">
        <w:rPr>
          <w:rFonts w:asciiTheme="minorHAnsi" w:hAnsiTheme="minorHAnsi" w:cstheme="minorHAnsi"/>
          <w:sz w:val="22"/>
        </w:rPr>
        <w:tab/>
        <w:t>Lim SER, Dodds R, Bacon D, Sayer AA, Roberts HC. Physical activity among hospitalised older people: insights from upper and lower limb accelerometry. Aging Clin Exp Res. 2018;30(11):1363-9.</w:t>
      </w:r>
    </w:p>
    <w:p w14:paraId="5A99F1F8"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9.</w:t>
      </w:r>
      <w:r w:rsidRPr="00C22E01">
        <w:rPr>
          <w:rFonts w:asciiTheme="minorHAnsi" w:hAnsiTheme="minorHAnsi" w:cstheme="minorHAnsi"/>
          <w:sz w:val="22"/>
        </w:rPr>
        <w:tab/>
        <w:t>Pedersen MM, Bodilsen AC, Petersen J, Beyer N, Andersen O, Lawson-Smith L, et al. Twenty-four-hour mobility during acute hospitalization in older medical patients. Journals of Gerontology Series A-Biological Sciences &amp; Medical Sciences. 2012;68(3):331-7.</w:t>
      </w:r>
    </w:p>
    <w:p w14:paraId="5EE49BDF"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10.</w:t>
      </w:r>
      <w:r w:rsidRPr="00C22E01">
        <w:rPr>
          <w:rFonts w:asciiTheme="minorHAnsi" w:hAnsiTheme="minorHAnsi" w:cstheme="minorHAnsi"/>
          <w:sz w:val="22"/>
        </w:rPr>
        <w:tab/>
        <w:t>Mudge AM, McRae P, McHugh K, Griffin L, Hitchen A, Walker J, et al. Poor mobility in hospitalized adults of all ages. Journal of Hospital Medicine. 2016;11(4):289-91.</w:t>
      </w:r>
    </w:p>
    <w:p w14:paraId="033C9F9E"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11.</w:t>
      </w:r>
      <w:r w:rsidRPr="00C22E01">
        <w:rPr>
          <w:rFonts w:asciiTheme="minorHAnsi" w:hAnsiTheme="minorHAnsi" w:cstheme="minorHAnsi"/>
          <w:sz w:val="22"/>
        </w:rPr>
        <w:tab/>
        <w:t>De Morton Na, Keating JL, Jeffs K. Exercise for acutely hospitalised older medical patients. Cochrane Database of Systematic Reviews. 2007(1)</w:t>
      </w:r>
      <w:r>
        <w:rPr>
          <w:rFonts w:asciiTheme="minorHAnsi" w:hAnsiTheme="minorHAnsi" w:cstheme="minorHAnsi"/>
          <w:sz w:val="22"/>
        </w:rPr>
        <w:t>:CD005955</w:t>
      </w:r>
      <w:r w:rsidRPr="00C22E01">
        <w:rPr>
          <w:rFonts w:asciiTheme="minorHAnsi" w:hAnsiTheme="minorHAnsi" w:cstheme="minorHAnsi"/>
          <w:sz w:val="22"/>
        </w:rPr>
        <w:t>.</w:t>
      </w:r>
    </w:p>
    <w:p w14:paraId="47C42F90" w14:textId="77777777" w:rsidR="007076A0" w:rsidRPr="009F182E" w:rsidRDefault="007076A0" w:rsidP="007076A0">
      <w:pPr>
        <w:pStyle w:val="EndNoteBibliography"/>
        <w:spacing w:after="0"/>
        <w:rPr>
          <w:rFonts w:asciiTheme="minorHAnsi" w:hAnsiTheme="minorHAnsi" w:cstheme="minorHAnsi"/>
          <w:sz w:val="22"/>
          <w:lang w:val="pt-PT"/>
        </w:rPr>
      </w:pPr>
      <w:r w:rsidRPr="00C22E01">
        <w:rPr>
          <w:rFonts w:asciiTheme="minorHAnsi" w:hAnsiTheme="minorHAnsi" w:cstheme="minorHAnsi"/>
          <w:sz w:val="22"/>
        </w:rPr>
        <w:t>12.</w:t>
      </w:r>
      <w:r w:rsidRPr="00C22E01">
        <w:rPr>
          <w:rFonts w:asciiTheme="minorHAnsi" w:hAnsiTheme="minorHAnsi" w:cstheme="minorHAnsi"/>
          <w:sz w:val="22"/>
        </w:rPr>
        <w:tab/>
        <w:t xml:space="preserve">Liu B, Moore JE, Almaawiy U, Chan W-H, Khan S, Ewusie J, et al. Outcomes of Mobilisation of Vulnerable Elders in Ontario (MOVE ON): a multisite interrupted time series evaluation of an implementation intervention to increase patient mobilisation. </w:t>
      </w:r>
      <w:r w:rsidRPr="009F182E">
        <w:rPr>
          <w:rFonts w:asciiTheme="minorHAnsi" w:hAnsiTheme="minorHAnsi" w:cstheme="minorHAnsi"/>
          <w:sz w:val="22"/>
          <w:lang w:val="pt-PT"/>
        </w:rPr>
        <w:t>Age and Ageing. 2018;47(1):112-119.</w:t>
      </w:r>
    </w:p>
    <w:p w14:paraId="4C6185E0" w14:textId="77777777" w:rsidR="007076A0" w:rsidRPr="00E37631" w:rsidRDefault="007076A0" w:rsidP="007076A0">
      <w:pPr>
        <w:pStyle w:val="EndNoteBibliography"/>
        <w:spacing w:after="0"/>
        <w:rPr>
          <w:rFonts w:asciiTheme="minorHAnsi" w:hAnsiTheme="minorHAnsi" w:cstheme="minorHAnsi"/>
          <w:sz w:val="22"/>
        </w:rPr>
      </w:pPr>
      <w:r w:rsidRPr="009F182E">
        <w:rPr>
          <w:rFonts w:asciiTheme="minorHAnsi" w:hAnsiTheme="minorHAnsi" w:cstheme="minorHAnsi"/>
          <w:sz w:val="22"/>
          <w:lang w:val="pt-PT"/>
        </w:rPr>
        <w:t>13.</w:t>
      </w:r>
      <w:r w:rsidRPr="009F182E">
        <w:rPr>
          <w:rFonts w:asciiTheme="minorHAnsi" w:hAnsiTheme="minorHAnsi" w:cstheme="minorHAnsi"/>
          <w:sz w:val="22"/>
          <w:lang w:val="pt-PT"/>
        </w:rPr>
        <w:tab/>
        <w:t xml:space="preserve">Martinez-Velilla N, Casas-Herrero A, Zambom-Ferraresi F, Lopez Saez de Asteasu M, Lucia A, Galbete A, et al. </w:t>
      </w:r>
      <w:r w:rsidRPr="00C22E01">
        <w:rPr>
          <w:rFonts w:asciiTheme="minorHAnsi" w:hAnsiTheme="minorHAnsi" w:cstheme="minorHAnsi"/>
          <w:sz w:val="22"/>
        </w:rPr>
        <w:t xml:space="preserve">Effect of Exercise Intervention on Functional Decline in Very Elderly Patients During Acute Hospitalization: A Randomized Clinical Trial. </w:t>
      </w:r>
      <w:r w:rsidRPr="00E37631">
        <w:rPr>
          <w:rFonts w:asciiTheme="minorHAnsi" w:hAnsiTheme="minorHAnsi" w:cstheme="minorHAnsi"/>
          <w:sz w:val="22"/>
        </w:rPr>
        <w:t>JAMA Intern Med. 2018 Nov 12 [Published online ahead of print].</w:t>
      </w:r>
    </w:p>
    <w:p w14:paraId="5459B5B2" w14:textId="77777777" w:rsidR="007076A0" w:rsidRPr="00C22E01" w:rsidRDefault="007076A0" w:rsidP="007076A0">
      <w:pPr>
        <w:pStyle w:val="EndNoteBibliography"/>
        <w:spacing w:after="0"/>
        <w:rPr>
          <w:rFonts w:asciiTheme="minorHAnsi" w:hAnsiTheme="minorHAnsi" w:cstheme="minorHAnsi"/>
          <w:sz w:val="22"/>
        </w:rPr>
      </w:pPr>
      <w:r w:rsidRPr="00E37631">
        <w:rPr>
          <w:rFonts w:asciiTheme="minorHAnsi" w:hAnsiTheme="minorHAnsi" w:cstheme="minorHAnsi"/>
          <w:sz w:val="22"/>
        </w:rPr>
        <w:t>14.</w:t>
      </w:r>
      <w:r w:rsidRPr="00E37631">
        <w:rPr>
          <w:rFonts w:asciiTheme="minorHAnsi" w:hAnsiTheme="minorHAnsi" w:cstheme="minorHAnsi"/>
          <w:sz w:val="22"/>
        </w:rPr>
        <w:tab/>
        <w:t xml:space="preserve">Kosse NM, Dutmer AL, Dasenbrock L, Bauer JM, Lamoth CJC. </w:t>
      </w:r>
      <w:r w:rsidRPr="00C22E01">
        <w:rPr>
          <w:rFonts w:asciiTheme="minorHAnsi" w:hAnsiTheme="minorHAnsi" w:cstheme="minorHAnsi"/>
          <w:sz w:val="22"/>
        </w:rPr>
        <w:t>Effectiveness and feasibility of early physical rehabilitation programs for geriatric hospitalized patients: a systematic review. BMC Geriatrics. 2013;13(1):107.</w:t>
      </w:r>
    </w:p>
    <w:p w14:paraId="109C46E8"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15.</w:t>
      </w:r>
      <w:r w:rsidRPr="00C22E01">
        <w:rPr>
          <w:rFonts w:asciiTheme="minorHAnsi" w:hAnsiTheme="minorHAnsi" w:cstheme="minorHAnsi"/>
          <w:sz w:val="22"/>
        </w:rPr>
        <w:tab/>
        <w:t>Smart DA, Dermody G, Coronado ME, Wilson M. Mobility Programs for the Hospitalized Older Adult: A Scoping Review. Gerontology &amp; geriatric medicine. 2018;4:2333721418808146.</w:t>
      </w:r>
    </w:p>
    <w:p w14:paraId="5658F292"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16.</w:t>
      </w:r>
      <w:r w:rsidRPr="00C22E01">
        <w:rPr>
          <w:rFonts w:asciiTheme="minorHAnsi" w:hAnsiTheme="minorHAnsi" w:cstheme="minorHAnsi"/>
          <w:sz w:val="22"/>
        </w:rPr>
        <w:tab/>
        <w:t xml:space="preserve">Royal College of Nursing. Safe staffing for older people’s wards. 2012 [21/03/2019]; Available from: </w:t>
      </w:r>
      <w:hyperlink r:id="rId8" w:history="1">
        <w:r w:rsidRPr="00C22E01">
          <w:rPr>
            <w:rStyle w:val="Hyperlink"/>
            <w:rFonts w:asciiTheme="minorHAnsi" w:hAnsiTheme="minorHAnsi" w:cstheme="minorHAnsi"/>
            <w:sz w:val="22"/>
          </w:rPr>
          <w:t>https://www.rcn.org.uk/-/media/royal-college-of-nursing/documents/publications/2012/march/pub-004234.pdf</w:t>
        </w:r>
      </w:hyperlink>
      <w:r w:rsidRPr="00C22E01">
        <w:rPr>
          <w:rFonts w:asciiTheme="minorHAnsi" w:hAnsiTheme="minorHAnsi" w:cstheme="minorHAnsi"/>
          <w:sz w:val="22"/>
        </w:rPr>
        <w:t>.</w:t>
      </w:r>
    </w:p>
    <w:p w14:paraId="2D5E9F09"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17.</w:t>
      </w:r>
      <w:r w:rsidRPr="00C22E01">
        <w:rPr>
          <w:rFonts w:asciiTheme="minorHAnsi" w:hAnsiTheme="minorHAnsi" w:cstheme="minorHAnsi"/>
          <w:sz w:val="22"/>
        </w:rPr>
        <w:tab/>
        <w:t>Roberts HC, De Wet S, Porter K, Rood G, Diaper N, Robison J, et al. The feasibility and acceptability of training volunteer mealtime assistants to help older acute hospital inpatients: the Southampton Mealtime Assistance Study. Journal of clinical nursing. 2014;23(21-22):3240-9.</w:t>
      </w:r>
    </w:p>
    <w:p w14:paraId="2207E780" w14:textId="77777777" w:rsidR="007076A0" w:rsidRPr="00C22E01" w:rsidRDefault="007076A0" w:rsidP="007076A0">
      <w:pPr>
        <w:pStyle w:val="EndNoteBibliography"/>
        <w:spacing w:after="0"/>
        <w:rPr>
          <w:rFonts w:asciiTheme="minorHAnsi" w:hAnsiTheme="minorHAnsi" w:cstheme="minorHAnsi"/>
          <w:sz w:val="22"/>
        </w:rPr>
      </w:pPr>
      <w:r w:rsidRPr="00442CD2">
        <w:rPr>
          <w:rFonts w:asciiTheme="minorHAnsi" w:hAnsiTheme="minorHAnsi" w:cstheme="minorHAnsi"/>
          <w:sz w:val="22"/>
        </w:rPr>
        <w:t>18.</w:t>
      </w:r>
      <w:r w:rsidRPr="00442CD2">
        <w:rPr>
          <w:rFonts w:asciiTheme="minorHAnsi" w:hAnsiTheme="minorHAnsi" w:cstheme="minorHAnsi"/>
          <w:sz w:val="22"/>
        </w:rPr>
        <w:tab/>
        <w:t xml:space="preserve">Baczynska AM, Lim SE, Sayer AA, Roberts HC. </w:t>
      </w:r>
      <w:r w:rsidRPr="00C22E01">
        <w:rPr>
          <w:rFonts w:asciiTheme="minorHAnsi" w:hAnsiTheme="minorHAnsi" w:cstheme="minorHAnsi"/>
          <w:sz w:val="22"/>
        </w:rPr>
        <w:t>The use of volunteers to help older medical patients mobilise in hospital: a systematic review. J Clin Nurs. 2016;25(21-22):3102-12.</w:t>
      </w:r>
    </w:p>
    <w:p w14:paraId="2448DB10"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19.</w:t>
      </w:r>
      <w:r w:rsidRPr="00C22E01">
        <w:rPr>
          <w:rFonts w:asciiTheme="minorHAnsi" w:hAnsiTheme="minorHAnsi" w:cstheme="minorHAnsi"/>
          <w:sz w:val="22"/>
        </w:rPr>
        <w:tab/>
        <w:t>Inouye SK, Bogardus ST, Jr., Baker DI, Leo-Summers L, Cooney LM, Jr. The Hospital Elder Life Program: a model of care to prevent cognitive and functional decline in older hospitalized patients. Hospital Elder Life Program. J Am Geriatr Soc. 2000;48(12):1697-706.</w:t>
      </w:r>
    </w:p>
    <w:p w14:paraId="1A08CC2E"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0.</w:t>
      </w:r>
      <w:r w:rsidRPr="00C22E01">
        <w:rPr>
          <w:rFonts w:asciiTheme="minorHAnsi" w:hAnsiTheme="minorHAnsi" w:cstheme="minorHAnsi"/>
          <w:sz w:val="22"/>
        </w:rPr>
        <w:tab/>
        <w:t>Inouye SK, Baker DI, Fugal P, Bradley EH. Dissemination of the Hospital Elder Life Program: Implementation, adaptation, and successes. Journal of the American Geriatrics Society. 2006;54:1492-9.</w:t>
      </w:r>
    </w:p>
    <w:p w14:paraId="5E8DD29B"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1.</w:t>
      </w:r>
      <w:r w:rsidRPr="00C22E01">
        <w:rPr>
          <w:rFonts w:asciiTheme="minorHAnsi" w:hAnsiTheme="minorHAnsi" w:cstheme="minorHAnsi"/>
          <w:sz w:val="22"/>
        </w:rPr>
        <w:tab/>
        <w:t>May C. Towards a general theory of implementation. Implementation Science. 2013;8(1):18.</w:t>
      </w:r>
    </w:p>
    <w:p w14:paraId="01D5729B"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2.</w:t>
      </w:r>
      <w:r w:rsidRPr="00C22E01">
        <w:rPr>
          <w:rFonts w:asciiTheme="minorHAnsi" w:hAnsiTheme="minorHAnsi" w:cstheme="minorHAnsi"/>
          <w:sz w:val="22"/>
        </w:rPr>
        <w:tab/>
        <w:t>Braun V, Clarke V. Using thematic analysis in psychology. Qualitative Research in Psychology. 2006;3:77-101.</w:t>
      </w:r>
    </w:p>
    <w:p w14:paraId="749A662B"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3.</w:t>
      </w:r>
      <w:r w:rsidRPr="00C22E01">
        <w:rPr>
          <w:rFonts w:asciiTheme="minorHAnsi" w:hAnsiTheme="minorHAnsi" w:cstheme="minorHAnsi"/>
          <w:sz w:val="22"/>
        </w:rPr>
        <w:tab/>
        <w:t>Baczynska A, Blogg H, Haskins M, Sayer A, Roberts HC. Acceptability of use of volunteers for fundamental care of older people. Age and Ageing. 2015;44(February):i1-i9.</w:t>
      </w:r>
    </w:p>
    <w:p w14:paraId="624E72DD"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4.</w:t>
      </w:r>
      <w:r w:rsidRPr="00C22E01">
        <w:rPr>
          <w:rFonts w:asciiTheme="minorHAnsi" w:hAnsiTheme="minorHAnsi" w:cstheme="minorHAnsi"/>
          <w:sz w:val="22"/>
        </w:rPr>
        <w:tab/>
        <w:t>Rubin FH, Neal K, Fenlon K, Hassan S, Inouye SK. Sustainability and scalability of the hospital elder life program at a community hospital. Journal of the American Geriatrics Society. 2011;59(2):359-65.</w:t>
      </w:r>
    </w:p>
    <w:p w14:paraId="769960C6"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5.</w:t>
      </w:r>
      <w:r w:rsidRPr="00C22E01">
        <w:rPr>
          <w:rFonts w:asciiTheme="minorHAnsi" w:hAnsiTheme="minorHAnsi" w:cstheme="minorHAnsi"/>
          <w:sz w:val="22"/>
        </w:rPr>
        <w:tab/>
        <w:t>Zaubler TS, Murphy K, Rizzuto L, Santos R, Skotzko C, Giordano J, et al. Quality Improvement and Cost Savings with Multicomponent Delirium Interventions: Replication of the Hospital Elder Life Program in a Community Hospital. Psychosomatics. 2013 2013/05/01/;54(3):219-26.</w:t>
      </w:r>
    </w:p>
    <w:p w14:paraId="7522799F"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6.</w:t>
      </w:r>
      <w:r w:rsidRPr="00C22E01">
        <w:rPr>
          <w:rFonts w:asciiTheme="minorHAnsi" w:hAnsiTheme="minorHAnsi" w:cstheme="minorHAnsi"/>
          <w:sz w:val="22"/>
        </w:rPr>
        <w:tab/>
        <w:t>Boyd D, Lipowich D. Footprints Walking Program. 2011 [</w:t>
      </w:r>
      <w:r>
        <w:rPr>
          <w:rFonts w:asciiTheme="minorHAnsi" w:hAnsiTheme="minorHAnsi" w:cstheme="minorHAnsi"/>
          <w:sz w:val="22"/>
        </w:rPr>
        <w:t>31</w:t>
      </w:r>
      <w:r w:rsidRPr="00C22E01">
        <w:rPr>
          <w:rFonts w:asciiTheme="minorHAnsi" w:hAnsiTheme="minorHAnsi" w:cstheme="minorHAnsi"/>
          <w:sz w:val="22"/>
        </w:rPr>
        <w:t>/0</w:t>
      </w:r>
      <w:r>
        <w:rPr>
          <w:rFonts w:asciiTheme="minorHAnsi" w:hAnsiTheme="minorHAnsi" w:cstheme="minorHAnsi"/>
          <w:sz w:val="22"/>
        </w:rPr>
        <w:t>3</w:t>
      </w:r>
      <w:r w:rsidRPr="00C22E01">
        <w:rPr>
          <w:rFonts w:asciiTheme="minorHAnsi" w:hAnsiTheme="minorHAnsi" w:cstheme="minorHAnsi"/>
          <w:sz w:val="22"/>
        </w:rPr>
        <w:t>/201</w:t>
      </w:r>
      <w:r>
        <w:rPr>
          <w:rFonts w:asciiTheme="minorHAnsi" w:hAnsiTheme="minorHAnsi" w:cstheme="minorHAnsi"/>
          <w:sz w:val="22"/>
        </w:rPr>
        <w:t>9</w:t>
      </w:r>
      <w:r w:rsidRPr="00C22E01">
        <w:rPr>
          <w:rFonts w:asciiTheme="minorHAnsi" w:hAnsiTheme="minorHAnsi" w:cstheme="minorHAnsi"/>
          <w:sz w:val="22"/>
        </w:rPr>
        <w:t>]</w:t>
      </w:r>
      <w:r>
        <w:rPr>
          <w:rFonts w:asciiTheme="minorHAnsi" w:hAnsiTheme="minorHAnsi" w:cstheme="minorHAnsi"/>
          <w:sz w:val="22"/>
        </w:rPr>
        <w:t>;</w:t>
      </w:r>
      <w:r w:rsidRPr="00C22E01">
        <w:rPr>
          <w:rFonts w:asciiTheme="minorHAnsi" w:hAnsiTheme="minorHAnsi" w:cstheme="minorHAnsi"/>
          <w:sz w:val="22"/>
        </w:rPr>
        <w:t xml:space="preserve"> Available from: </w:t>
      </w:r>
      <w:hyperlink r:id="rId9" w:history="1">
        <w:r w:rsidRPr="00C22E01">
          <w:rPr>
            <w:rStyle w:val="Hyperlink"/>
            <w:rFonts w:asciiTheme="minorHAnsi" w:hAnsiTheme="minorHAnsi" w:cstheme="minorHAnsi"/>
            <w:sz w:val="22"/>
          </w:rPr>
          <w:t>http://nicheconference2012.s3.amazonaws.com/uploads/File/2012%20Conf%20Poster%20-%20Northwest%20Community.pdf</w:t>
        </w:r>
      </w:hyperlink>
      <w:r w:rsidRPr="00C22E01">
        <w:rPr>
          <w:rFonts w:asciiTheme="minorHAnsi" w:hAnsiTheme="minorHAnsi" w:cstheme="minorHAnsi"/>
          <w:sz w:val="22"/>
        </w:rPr>
        <w:t>.</w:t>
      </w:r>
    </w:p>
    <w:p w14:paraId="46A0C5F8"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7.</w:t>
      </w:r>
      <w:r w:rsidRPr="00C22E01">
        <w:rPr>
          <w:rFonts w:asciiTheme="minorHAnsi" w:hAnsiTheme="minorHAnsi" w:cstheme="minorHAnsi"/>
          <w:sz w:val="22"/>
        </w:rPr>
        <w:tab/>
        <w:t>Tawbe R. Aged Care Therapeutic Interventions by Volunteers. 2011 [</w:t>
      </w:r>
      <w:r>
        <w:rPr>
          <w:rFonts w:asciiTheme="minorHAnsi" w:hAnsiTheme="minorHAnsi" w:cstheme="minorHAnsi"/>
          <w:sz w:val="22"/>
        </w:rPr>
        <w:t>31</w:t>
      </w:r>
      <w:r w:rsidRPr="00C22E01">
        <w:rPr>
          <w:rFonts w:asciiTheme="minorHAnsi" w:hAnsiTheme="minorHAnsi" w:cstheme="minorHAnsi"/>
          <w:sz w:val="22"/>
        </w:rPr>
        <w:t>/</w:t>
      </w:r>
      <w:r>
        <w:rPr>
          <w:rFonts w:asciiTheme="minorHAnsi" w:hAnsiTheme="minorHAnsi" w:cstheme="minorHAnsi"/>
          <w:sz w:val="22"/>
        </w:rPr>
        <w:t>03</w:t>
      </w:r>
      <w:r w:rsidRPr="00C22E01">
        <w:rPr>
          <w:rFonts w:asciiTheme="minorHAnsi" w:hAnsiTheme="minorHAnsi" w:cstheme="minorHAnsi"/>
          <w:sz w:val="22"/>
        </w:rPr>
        <w:t>/201</w:t>
      </w:r>
      <w:r>
        <w:rPr>
          <w:rFonts w:asciiTheme="minorHAnsi" w:hAnsiTheme="minorHAnsi" w:cstheme="minorHAnsi"/>
          <w:sz w:val="22"/>
        </w:rPr>
        <w:t>9</w:t>
      </w:r>
      <w:r w:rsidRPr="00C22E01">
        <w:rPr>
          <w:rFonts w:asciiTheme="minorHAnsi" w:hAnsiTheme="minorHAnsi" w:cstheme="minorHAnsi"/>
          <w:sz w:val="22"/>
        </w:rPr>
        <w:t xml:space="preserve">]; Available from: </w:t>
      </w:r>
      <w:hyperlink r:id="rId10" w:history="1">
        <w:r w:rsidRPr="00C22E01">
          <w:rPr>
            <w:rStyle w:val="Hyperlink"/>
            <w:rFonts w:asciiTheme="minorHAnsi" w:hAnsiTheme="minorHAnsi" w:cstheme="minorHAnsi"/>
            <w:sz w:val="22"/>
          </w:rPr>
          <w:t>http://aci.health.nsw.gov.au/ie/projects/active/active-program.pdf</w:t>
        </w:r>
      </w:hyperlink>
      <w:r w:rsidRPr="00C22E01">
        <w:rPr>
          <w:rFonts w:asciiTheme="minorHAnsi" w:hAnsiTheme="minorHAnsi" w:cstheme="minorHAnsi"/>
          <w:sz w:val="22"/>
        </w:rPr>
        <w:t>.</w:t>
      </w:r>
    </w:p>
    <w:p w14:paraId="20D782A7"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8.</w:t>
      </w:r>
      <w:r w:rsidRPr="00C22E01">
        <w:rPr>
          <w:rFonts w:asciiTheme="minorHAnsi" w:hAnsiTheme="minorHAnsi" w:cstheme="minorHAnsi"/>
          <w:sz w:val="22"/>
        </w:rPr>
        <w:tab/>
        <w:t>Eaniello M, Waszynski C, Kelly C. Mobility is Medicine. 2011 [</w:t>
      </w:r>
      <w:r>
        <w:rPr>
          <w:rFonts w:asciiTheme="minorHAnsi" w:hAnsiTheme="minorHAnsi" w:cstheme="minorHAnsi"/>
          <w:sz w:val="22"/>
        </w:rPr>
        <w:t>31</w:t>
      </w:r>
      <w:r w:rsidRPr="00C22E01">
        <w:rPr>
          <w:rFonts w:asciiTheme="minorHAnsi" w:hAnsiTheme="minorHAnsi" w:cstheme="minorHAnsi"/>
          <w:sz w:val="22"/>
        </w:rPr>
        <w:t>/</w:t>
      </w:r>
      <w:r>
        <w:rPr>
          <w:rFonts w:asciiTheme="minorHAnsi" w:hAnsiTheme="minorHAnsi" w:cstheme="minorHAnsi"/>
          <w:sz w:val="22"/>
        </w:rPr>
        <w:t>03</w:t>
      </w:r>
      <w:r w:rsidRPr="00C22E01">
        <w:rPr>
          <w:rFonts w:asciiTheme="minorHAnsi" w:hAnsiTheme="minorHAnsi" w:cstheme="minorHAnsi"/>
          <w:sz w:val="22"/>
        </w:rPr>
        <w:t>/201</w:t>
      </w:r>
      <w:r>
        <w:rPr>
          <w:rFonts w:asciiTheme="minorHAnsi" w:hAnsiTheme="minorHAnsi" w:cstheme="minorHAnsi"/>
          <w:sz w:val="22"/>
        </w:rPr>
        <w:t>9</w:t>
      </w:r>
      <w:r w:rsidRPr="00C22E01">
        <w:rPr>
          <w:rFonts w:asciiTheme="minorHAnsi" w:hAnsiTheme="minorHAnsi" w:cstheme="minorHAnsi"/>
          <w:sz w:val="22"/>
        </w:rPr>
        <w:t xml:space="preserve">]; Available from: </w:t>
      </w:r>
      <w:hyperlink r:id="rId11" w:history="1">
        <w:r w:rsidRPr="00C22E01">
          <w:rPr>
            <w:rStyle w:val="Hyperlink"/>
            <w:rFonts w:asciiTheme="minorHAnsi" w:hAnsiTheme="minorHAnsi" w:cstheme="minorHAnsi"/>
            <w:sz w:val="22"/>
          </w:rPr>
          <w:t>http://nicheconference2012.s3.amazonaws.com/uploads/File/2012%20Conf%20table%20poster%20-%20Hartford%20Hospital.pdf</w:t>
        </w:r>
      </w:hyperlink>
      <w:r w:rsidRPr="00C22E01">
        <w:rPr>
          <w:rFonts w:asciiTheme="minorHAnsi" w:hAnsiTheme="minorHAnsi" w:cstheme="minorHAnsi"/>
          <w:sz w:val="22"/>
        </w:rPr>
        <w:t>.</w:t>
      </w:r>
    </w:p>
    <w:p w14:paraId="06BC060E" w14:textId="77777777" w:rsidR="007076A0" w:rsidRPr="00C22E01" w:rsidRDefault="007076A0" w:rsidP="007076A0">
      <w:pPr>
        <w:pStyle w:val="EndNoteBibliography"/>
        <w:spacing w:after="0"/>
        <w:rPr>
          <w:rFonts w:asciiTheme="minorHAnsi" w:hAnsiTheme="minorHAnsi" w:cstheme="minorHAnsi"/>
          <w:sz w:val="22"/>
        </w:rPr>
      </w:pPr>
      <w:r w:rsidRPr="00C22E01">
        <w:rPr>
          <w:rFonts w:asciiTheme="minorHAnsi" w:hAnsiTheme="minorHAnsi" w:cstheme="minorHAnsi"/>
          <w:sz w:val="22"/>
        </w:rPr>
        <w:t>29.</w:t>
      </w:r>
      <w:r w:rsidRPr="00C22E01">
        <w:rPr>
          <w:rFonts w:asciiTheme="minorHAnsi" w:hAnsiTheme="minorHAnsi" w:cstheme="minorHAnsi"/>
          <w:sz w:val="22"/>
        </w:rPr>
        <w:tab/>
        <w:t>Smith K, Holmes K, Haski-Leventhal D, Cnaan R, Handy F, Brudney J. Motivations and Benefits of Student Volunteering: Comparing Regular, Occasional, and Non-Volunteers in Five Countries. Canadian Journal of Nonprofit and Social Economy Research. 2010;1(1):65-81.</w:t>
      </w:r>
    </w:p>
    <w:p w14:paraId="293C70C4" w14:textId="421E0AD3" w:rsidR="0001213B" w:rsidRPr="00E10003" w:rsidRDefault="007076A0" w:rsidP="00DF345C">
      <w:pPr>
        <w:rPr>
          <w:rFonts w:cstheme="minorHAnsi"/>
        </w:rPr>
      </w:pPr>
      <w:r w:rsidRPr="00C22E01">
        <w:rPr>
          <w:rFonts w:cstheme="minorHAnsi"/>
        </w:rPr>
        <w:fldChar w:fldCharType="end"/>
      </w:r>
    </w:p>
    <w:sectPr w:rsidR="0001213B" w:rsidRPr="00E1000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63CD4C" w14:textId="77777777" w:rsidR="00311912" w:rsidRDefault="00311912" w:rsidP="005B4FAE">
      <w:pPr>
        <w:spacing w:after="0" w:line="240" w:lineRule="auto"/>
      </w:pPr>
      <w:r>
        <w:separator/>
      </w:r>
    </w:p>
  </w:endnote>
  <w:endnote w:type="continuationSeparator" w:id="0">
    <w:p w14:paraId="5F13C6EC" w14:textId="77777777" w:rsidR="00311912" w:rsidRDefault="00311912" w:rsidP="005B4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4739904"/>
      <w:docPartObj>
        <w:docPartGallery w:val="Page Numbers (Bottom of Page)"/>
        <w:docPartUnique/>
      </w:docPartObj>
    </w:sdtPr>
    <w:sdtEndPr>
      <w:rPr>
        <w:noProof/>
      </w:rPr>
    </w:sdtEndPr>
    <w:sdtContent>
      <w:p w14:paraId="77843061" w14:textId="2AB4C97B" w:rsidR="00093FC2" w:rsidRDefault="00093FC2">
        <w:pPr>
          <w:pStyle w:val="Footer"/>
          <w:jc w:val="center"/>
        </w:pPr>
        <w:r>
          <w:fldChar w:fldCharType="begin"/>
        </w:r>
        <w:r>
          <w:instrText xml:space="preserve"> PAGE   \* MERGEFORMAT </w:instrText>
        </w:r>
        <w:r>
          <w:fldChar w:fldCharType="separate"/>
        </w:r>
        <w:r w:rsidR="00404F60">
          <w:rPr>
            <w:noProof/>
          </w:rPr>
          <w:t>1</w:t>
        </w:r>
        <w:r>
          <w:rPr>
            <w:noProof/>
          </w:rPr>
          <w:fldChar w:fldCharType="end"/>
        </w:r>
      </w:p>
    </w:sdtContent>
  </w:sdt>
  <w:p w14:paraId="2540F52C" w14:textId="77777777" w:rsidR="00093FC2" w:rsidRDefault="00093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63CF66" w14:textId="77777777" w:rsidR="00311912" w:rsidRDefault="00311912" w:rsidP="005B4FAE">
      <w:pPr>
        <w:spacing w:after="0" w:line="240" w:lineRule="auto"/>
      </w:pPr>
      <w:r>
        <w:separator/>
      </w:r>
    </w:p>
  </w:footnote>
  <w:footnote w:type="continuationSeparator" w:id="0">
    <w:p w14:paraId="72A01EEE" w14:textId="77777777" w:rsidR="00311912" w:rsidRDefault="00311912" w:rsidP="005B4F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44454"/>
    <w:multiLevelType w:val="hybridMultilevel"/>
    <w:tmpl w:val="13BEB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A948FB"/>
    <w:multiLevelType w:val="hybridMultilevel"/>
    <w:tmpl w:val="F67EC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892CCB"/>
    <w:multiLevelType w:val="hybridMultilevel"/>
    <w:tmpl w:val="54800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655B0"/>
    <w:multiLevelType w:val="hybridMultilevel"/>
    <w:tmpl w:val="0DFCC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1927C6"/>
    <w:multiLevelType w:val="hybridMultilevel"/>
    <w:tmpl w:val="FE1E4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9E1665"/>
    <w:multiLevelType w:val="hybridMultilevel"/>
    <w:tmpl w:val="226613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D9C210E"/>
    <w:multiLevelType w:val="hybridMultilevel"/>
    <w:tmpl w:val="76EA51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50535E"/>
    <w:multiLevelType w:val="hybridMultilevel"/>
    <w:tmpl w:val="EBF23C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E79145E"/>
    <w:multiLevelType w:val="hybridMultilevel"/>
    <w:tmpl w:val="2B888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BB3E4B"/>
    <w:multiLevelType w:val="hybridMultilevel"/>
    <w:tmpl w:val="9434FAD2"/>
    <w:lvl w:ilvl="0" w:tplc="10E8D7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2466CC"/>
    <w:multiLevelType w:val="hybridMultilevel"/>
    <w:tmpl w:val="E9A4FBD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1"/>
  </w:num>
  <w:num w:numId="3">
    <w:abstractNumId w:val="6"/>
  </w:num>
  <w:num w:numId="4">
    <w:abstractNumId w:val="4"/>
  </w:num>
  <w:num w:numId="5">
    <w:abstractNumId w:val="2"/>
  </w:num>
  <w:num w:numId="6">
    <w:abstractNumId w:val="3"/>
  </w:num>
  <w:num w:numId="7">
    <w:abstractNumId w:val="10"/>
  </w:num>
  <w:num w:numId="8">
    <w:abstractNumId w:val="9"/>
  </w:num>
  <w:num w:numId="9">
    <w:abstractNumId w:val="7"/>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 (1) Copy&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a2rxea7ezff1ear5y5wxedv5arversed2s&quot;&gt;SoMoVe literature review-Saved PHDPHD&lt;record-ids&gt;&lt;item&gt;17&lt;/item&gt;&lt;item&gt;23&lt;/item&gt;&lt;item&gt;43&lt;/item&gt;&lt;item&gt;52&lt;/item&gt;&lt;item&gt;72&lt;/item&gt;&lt;item&gt;99&lt;/item&gt;&lt;item&gt;103&lt;/item&gt;&lt;item&gt;110&lt;/item&gt;&lt;item&gt;118&lt;/item&gt;&lt;item&gt;123&lt;/item&gt;&lt;item&gt;134&lt;/item&gt;&lt;item&gt;155&lt;/item&gt;&lt;item&gt;165&lt;/item&gt;&lt;item&gt;169&lt;/item&gt;&lt;item&gt;170&lt;/item&gt;&lt;item&gt;231&lt;/item&gt;&lt;item&gt;253&lt;/item&gt;&lt;item&gt;289&lt;/item&gt;&lt;item&gt;340&lt;/item&gt;&lt;item&gt;341&lt;/item&gt;&lt;item&gt;488&lt;/item&gt;&lt;item&gt;602&lt;/item&gt;&lt;item&gt;636&lt;/item&gt;&lt;item&gt;707&lt;/item&gt;&lt;item&gt;767&lt;/item&gt;&lt;item&gt;985&lt;/item&gt;&lt;item&gt;1005&lt;/item&gt;&lt;item&gt;1006&lt;/item&gt;&lt;item&gt;1017&lt;/item&gt;&lt;/record-ids&gt;&lt;/item&gt;&lt;/Libraries&gt;"/>
  </w:docVars>
  <w:rsids>
    <w:rsidRoot w:val="00220092"/>
    <w:rsid w:val="000017E5"/>
    <w:rsid w:val="000039D0"/>
    <w:rsid w:val="000115C2"/>
    <w:rsid w:val="0001213B"/>
    <w:rsid w:val="00016D4A"/>
    <w:rsid w:val="00026F1C"/>
    <w:rsid w:val="00032426"/>
    <w:rsid w:val="0003552F"/>
    <w:rsid w:val="00040D50"/>
    <w:rsid w:val="000508F6"/>
    <w:rsid w:val="000570DF"/>
    <w:rsid w:val="000578E0"/>
    <w:rsid w:val="00063115"/>
    <w:rsid w:val="00066627"/>
    <w:rsid w:val="00077AC5"/>
    <w:rsid w:val="000825A9"/>
    <w:rsid w:val="00091194"/>
    <w:rsid w:val="00092D07"/>
    <w:rsid w:val="00093FC2"/>
    <w:rsid w:val="000953FB"/>
    <w:rsid w:val="00095E8E"/>
    <w:rsid w:val="000A0700"/>
    <w:rsid w:val="000A0E6F"/>
    <w:rsid w:val="000A1C24"/>
    <w:rsid w:val="000A2376"/>
    <w:rsid w:val="000A2874"/>
    <w:rsid w:val="000A3319"/>
    <w:rsid w:val="000A3A34"/>
    <w:rsid w:val="000A4F26"/>
    <w:rsid w:val="000B4043"/>
    <w:rsid w:val="000B5D25"/>
    <w:rsid w:val="000B73D4"/>
    <w:rsid w:val="000C148B"/>
    <w:rsid w:val="000C1972"/>
    <w:rsid w:val="000C4A11"/>
    <w:rsid w:val="000C51E7"/>
    <w:rsid w:val="000D0B38"/>
    <w:rsid w:val="000E2D0F"/>
    <w:rsid w:val="000E7459"/>
    <w:rsid w:val="000E7CD7"/>
    <w:rsid w:val="000F1FB7"/>
    <w:rsid w:val="000F4252"/>
    <w:rsid w:val="000F7206"/>
    <w:rsid w:val="000F7A43"/>
    <w:rsid w:val="001059E5"/>
    <w:rsid w:val="00113312"/>
    <w:rsid w:val="00114D2F"/>
    <w:rsid w:val="001224AC"/>
    <w:rsid w:val="001267BA"/>
    <w:rsid w:val="00130064"/>
    <w:rsid w:val="001324F9"/>
    <w:rsid w:val="001366BA"/>
    <w:rsid w:val="00143A42"/>
    <w:rsid w:val="0014456E"/>
    <w:rsid w:val="00144EE9"/>
    <w:rsid w:val="00153BE4"/>
    <w:rsid w:val="0015635D"/>
    <w:rsid w:val="00160D0B"/>
    <w:rsid w:val="001622ED"/>
    <w:rsid w:val="00163C40"/>
    <w:rsid w:val="00171EB7"/>
    <w:rsid w:val="00174980"/>
    <w:rsid w:val="001818F5"/>
    <w:rsid w:val="001825A8"/>
    <w:rsid w:val="00185771"/>
    <w:rsid w:val="001A2502"/>
    <w:rsid w:val="001A7FEE"/>
    <w:rsid w:val="001B205C"/>
    <w:rsid w:val="001C019D"/>
    <w:rsid w:val="001C248F"/>
    <w:rsid w:val="001D12AA"/>
    <w:rsid w:val="001D5029"/>
    <w:rsid w:val="001D5EDD"/>
    <w:rsid w:val="001D7D19"/>
    <w:rsid w:val="001E32BF"/>
    <w:rsid w:val="001E395B"/>
    <w:rsid w:val="001E3B2F"/>
    <w:rsid w:val="001E3EEA"/>
    <w:rsid w:val="001F0EE7"/>
    <w:rsid w:val="001F5205"/>
    <w:rsid w:val="001F6E72"/>
    <w:rsid w:val="00202D64"/>
    <w:rsid w:val="00206F28"/>
    <w:rsid w:val="0021786D"/>
    <w:rsid w:val="00217A2D"/>
    <w:rsid w:val="00220092"/>
    <w:rsid w:val="0022164F"/>
    <w:rsid w:val="00222607"/>
    <w:rsid w:val="00222D8E"/>
    <w:rsid w:val="00223124"/>
    <w:rsid w:val="00223A12"/>
    <w:rsid w:val="0022434E"/>
    <w:rsid w:val="0022504C"/>
    <w:rsid w:val="002259D4"/>
    <w:rsid w:val="0022669D"/>
    <w:rsid w:val="00230937"/>
    <w:rsid w:val="00235D2D"/>
    <w:rsid w:val="00236D09"/>
    <w:rsid w:val="00247CD7"/>
    <w:rsid w:val="002540A3"/>
    <w:rsid w:val="00256595"/>
    <w:rsid w:val="00261CBC"/>
    <w:rsid w:val="002663F9"/>
    <w:rsid w:val="002665E2"/>
    <w:rsid w:val="00274DD5"/>
    <w:rsid w:val="00280B35"/>
    <w:rsid w:val="00281985"/>
    <w:rsid w:val="00281B30"/>
    <w:rsid w:val="00282323"/>
    <w:rsid w:val="00283C13"/>
    <w:rsid w:val="00287A2D"/>
    <w:rsid w:val="00287B78"/>
    <w:rsid w:val="00294446"/>
    <w:rsid w:val="0029651E"/>
    <w:rsid w:val="002A1A9F"/>
    <w:rsid w:val="002A6F70"/>
    <w:rsid w:val="002A709A"/>
    <w:rsid w:val="002B104F"/>
    <w:rsid w:val="002B1A24"/>
    <w:rsid w:val="002B3144"/>
    <w:rsid w:val="002B3C41"/>
    <w:rsid w:val="002B5A53"/>
    <w:rsid w:val="002C0317"/>
    <w:rsid w:val="002D3911"/>
    <w:rsid w:val="002D4759"/>
    <w:rsid w:val="002D6C8B"/>
    <w:rsid w:val="002D73BD"/>
    <w:rsid w:val="002E4138"/>
    <w:rsid w:val="002E5A8E"/>
    <w:rsid w:val="002E5CBC"/>
    <w:rsid w:val="002F0356"/>
    <w:rsid w:val="002F34AA"/>
    <w:rsid w:val="002F5323"/>
    <w:rsid w:val="002F71CD"/>
    <w:rsid w:val="00301B81"/>
    <w:rsid w:val="00303DD7"/>
    <w:rsid w:val="00304D2E"/>
    <w:rsid w:val="003067A7"/>
    <w:rsid w:val="00306F80"/>
    <w:rsid w:val="003113B8"/>
    <w:rsid w:val="00311912"/>
    <w:rsid w:val="003127F2"/>
    <w:rsid w:val="003147B3"/>
    <w:rsid w:val="003214A5"/>
    <w:rsid w:val="0032612E"/>
    <w:rsid w:val="00327208"/>
    <w:rsid w:val="00342B6C"/>
    <w:rsid w:val="00343713"/>
    <w:rsid w:val="00343883"/>
    <w:rsid w:val="00352D31"/>
    <w:rsid w:val="00355DF3"/>
    <w:rsid w:val="0035736F"/>
    <w:rsid w:val="003656C4"/>
    <w:rsid w:val="0037534B"/>
    <w:rsid w:val="00376068"/>
    <w:rsid w:val="00377FA7"/>
    <w:rsid w:val="003858A4"/>
    <w:rsid w:val="00387237"/>
    <w:rsid w:val="00394126"/>
    <w:rsid w:val="003A169F"/>
    <w:rsid w:val="003A2C6B"/>
    <w:rsid w:val="003A354E"/>
    <w:rsid w:val="003A740C"/>
    <w:rsid w:val="003A7535"/>
    <w:rsid w:val="003B228F"/>
    <w:rsid w:val="003C0FA5"/>
    <w:rsid w:val="003C5399"/>
    <w:rsid w:val="003C539B"/>
    <w:rsid w:val="003C6537"/>
    <w:rsid w:val="003C69AD"/>
    <w:rsid w:val="003C6A4D"/>
    <w:rsid w:val="003C72D8"/>
    <w:rsid w:val="003D3492"/>
    <w:rsid w:val="003D584E"/>
    <w:rsid w:val="003E179A"/>
    <w:rsid w:val="003E72CA"/>
    <w:rsid w:val="003E76EF"/>
    <w:rsid w:val="003E7742"/>
    <w:rsid w:val="003F0FBB"/>
    <w:rsid w:val="003F1337"/>
    <w:rsid w:val="003F30F4"/>
    <w:rsid w:val="00401930"/>
    <w:rsid w:val="00404C8C"/>
    <w:rsid w:val="00404F60"/>
    <w:rsid w:val="00420033"/>
    <w:rsid w:val="0042035D"/>
    <w:rsid w:val="00423773"/>
    <w:rsid w:val="00427DF3"/>
    <w:rsid w:val="00430403"/>
    <w:rsid w:val="00431740"/>
    <w:rsid w:val="00431AA4"/>
    <w:rsid w:val="004332DC"/>
    <w:rsid w:val="00441E63"/>
    <w:rsid w:val="00442CD2"/>
    <w:rsid w:val="004438C5"/>
    <w:rsid w:val="00444EA7"/>
    <w:rsid w:val="00445298"/>
    <w:rsid w:val="00452BB7"/>
    <w:rsid w:val="00453A94"/>
    <w:rsid w:val="004546EA"/>
    <w:rsid w:val="00454CE2"/>
    <w:rsid w:val="004611A8"/>
    <w:rsid w:val="00465923"/>
    <w:rsid w:val="00467196"/>
    <w:rsid w:val="00471FAB"/>
    <w:rsid w:val="00472CA7"/>
    <w:rsid w:val="004746DE"/>
    <w:rsid w:val="0047786D"/>
    <w:rsid w:val="004779C5"/>
    <w:rsid w:val="004848F2"/>
    <w:rsid w:val="00486FA5"/>
    <w:rsid w:val="00487452"/>
    <w:rsid w:val="0049532B"/>
    <w:rsid w:val="00496921"/>
    <w:rsid w:val="004A1570"/>
    <w:rsid w:val="004A34F9"/>
    <w:rsid w:val="004A63CA"/>
    <w:rsid w:val="004A670B"/>
    <w:rsid w:val="004A6F0F"/>
    <w:rsid w:val="004B509E"/>
    <w:rsid w:val="004B53CE"/>
    <w:rsid w:val="004C123B"/>
    <w:rsid w:val="004C2DA3"/>
    <w:rsid w:val="004C534B"/>
    <w:rsid w:val="004C5BB4"/>
    <w:rsid w:val="004C7084"/>
    <w:rsid w:val="004D0325"/>
    <w:rsid w:val="004D128C"/>
    <w:rsid w:val="004D17EC"/>
    <w:rsid w:val="004D2B8F"/>
    <w:rsid w:val="004D4889"/>
    <w:rsid w:val="004D72B4"/>
    <w:rsid w:val="004E3D08"/>
    <w:rsid w:val="004E65B5"/>
    <w:rsid w:val="004E7E07"/>
    <w:rsid w:val="004F3E1B"/>
    <w:rsid w:val="004F60DF"/>
    <w:rsid w:val="004F70A1"/>
    <w:rsid w:val="005025DF"/>
    <w:rsid w:val="00503BE6"/>
    <w:rsid w:val="005107D3"/>
    <w:rsid w:val="0051240C"/>
    <w:rsid w:val="00530B28"/>
    <w:rsid w:val="005326B9"/>
    <w:rsid w:val="00535866"/>
    <w:rsid w:val="0054625E"/>
    <w:rsid w:val="00551E08"/>
    <w:rsid w:val="00557A14"/>
    <w:rsid w:val="00557C15"/>
    <w:rsid w:val="005604BB"/>
    <w:rsid w:val="00563628"/>
    <w:rsid w:val="00570E54"/>
    <w:rsid w:val="005833B1"/>
    <w:rsid w:val="00591906"/>
    <w:rsid w:val="005922E6"/>
    <w:rsid w:val="00592D2E"/>
    <w:rsid w:val="00593D79"/>
    <w:rsid w:val="00595F42"/>
    <w:rsid w:val="005974F3"/>
    <w:rsid w:val="005A51F5"/>
    <w:rsid w:val="005B0C6D"/>
    <w:rsid w:val="005B300B"/>
    <w:rsid w:val="005B359A"/>
    <w:rsid w:val="005B4FAE"/>
    <w:rsid w:val="005B5E4A"/>
    <w:rsid w:val="005B6C74"/>
    <w:rsid w:val="005C18D3"/>
    <w:rsid w:val="005D0E17"/>
    <w:rsid w:val="005D4CE0"/>
    <w:rsid w:val="005D5D47"/>
    <w:rsid w:val="005E1A85"/>
    <w:rsid w:val="005E4D41"/>
    <w:rsid w:val="005E62D6"/>
    <w:rsid w:val="005E637F"/>
    <w:rsid w:val="005F3B3F"/>
    <w:rsid w:val="005F4404"/>
    <w:rsid w:val="005F48E1"/>
    <w:rsid w:val="005F6DFC"/>
    <w:rsid w:val="006000DB"/>
    <w:rsid w:val="00602B57"/>
    <w:rsid w:val="00613E84"/>
    <w:rsid w:val="00615C16"/>
    <w:rsid w:val="00616475"/>
    <w:rsid w:val="0061695B"/>
    <w:rsid w:val="00625531"/>
    <w:rsid w:val="0062582B"/>
    <w:rsid w:val="00625DF4"/>
    <w:rsid w:val="00633CE1"/>
    <w:rsid w:val="00634246"/>
    <w:rsid w:val="00641775"/>
    <w:rsid w:val="00645978"/>
    <w:rsid w:val="006478D5"/>
    <w:rsid w:val="006507DB"/>
    <w:rsid w:val="0065447E"/>
    <w:rsid w:val="00655946"/>
    <w:rsid w:val="006565B4"/>
    <w:rsid w:val="00656CFE"/>
    <w:rsid w:val="00657800"/>
    <w:rsid w:val="00660E4F"/>
    <w:rsid w:val="006639DA"/>
    <w:rsid w:val="0067197A"/>
    <w:rsid w:val="00673624"/>
    <w:rsid w:val="00675C50"/>
    <w:rsid w:val="00676074"/>
    <w:rsid w:val="006763A3"/>
    <w:rsid w:val="00676CC6"/>
    <w:rsid w:val="006820DC"/>
    <w:rsid w:val="00687058"/>
    <w:rsid w:val="006973E9"/>
    <w:rsid w:val="006A4C96"/>
    <w:rsid w:val="006B149D"/>
    <w:rsid w:val="006B2EB7"/>
    <w:rsid w:val="006B350A"/>
    <w:rsid w:val="006C41AE"/>
    <w:rsid w:val="006C4327"/>
    <w:rsid w:val="006C731F"/>
    <w:rsid w:val="006D47C8"/>
    <w:rsid w:val="006E09EC"/>
    <w:rsid w:val="006E2B0B"/>
    <w:rsid w:val="006E3405"/>
    <w:rsid w:val="006E6A33"/>
    <w:rsid w:val="006E6B86"/>
    <w:rsid w:val="007006B1"/>
    <w:rsid w:val="007015ED"/>
    <w:rsid w:val="0070173F"/>
    <w:rsid w:val="00701FA5"/>
    <w:rsid w:val="00703AD7"/>
    <w:rsid w:val="00706310"/>
    <w:rsid w:val="007076A0"/>
    <w:rsid w:val="00707742"/>
    <w:rsid w:val="0071090E"/>
    <w:rsid w:val="007135F7"/>
    <w:rsid w:val="007210D9"/>
    <w:rsid w:val="0072525F"/>
    <w:rsid w:val="00732E41"/>
    <w:rsid w:val="007360C3"/>
    <w:rsid w:val="0073795B"/>
    <w:rsid w:val="007418BB"/>
    <w:rsid w:val="007468EA"/>
    <w:rsid w:val="00746D79"/>
    <w:rsid w:val="00750B05"/>
    <w:rsid w:val="00751955"/>
    <w:rsid w:val="00753B3A"/>
    <w:rsid w:val="0075635E"/>
    <w:rsid w:val="00756AEE"/>
    <w:rsid w:val="00757898"/>
    <w:rsid w:val="00763C41"/>
    <w:rsid w:val="00763D6B"/>
    <w:rsid w:val="007645A7"/>
    <w:rsid w:val="00765EBE"/>
    <w:rsid w:val="00767814"/>
    <w:rsid w:val="00775C21"/>
    <w:rsid w:val="00775DB0"/>
    <w:rsid w:val="007768DC"/>
    <w:rsid w:val="00791601"/>
    <w:rsid w:val="00792417"/>
    <w:rsid w:val="007954AD"/>
    <w:rsid w:val="00796817"/>
    <w:rsid w:val="007A5A35"/>
    <w:rsid w:val="007A5E9B"/>
    <w:rsid w:val="007B03DE"/>
    <w:rsid w:val="007B11FC"/>
    <w:rsid w:val="007B1D29"/>
    <w:rsid w:val="007B45AD"/>
    <w:rsid w:val="007C0376"/>
    <w:rsid w:val="007C2CBF"/>
    <w:rsid w:val="007C3A7B"/>
    <w:rsid w:val="007C4FAE"/>
    <w:rsid w:val="007D1785"/>
    <w:rsid w:val="007D3D4B"/>
    <w:rsid w:val="007E4A3A"/>
    <w:rsid w:val="007E78A7"/>
    <w:rsid w:val="007F157E"/>
    <w:rsid w:val="007F357F"/>
    <w:rsid w:val="007F6140"/>
    <w:rsid w:val="007F76FF"/>
    <w:rsid w:val="008035B0"/>
    <w:rsid w:val="00805746"/>
    <w:rsid w:val="008114B2"/>
    <w:rsid w:val="008128BE"/>
    <w:rsid w:val="00815210"/>
    <w:rsid w:val="00820143"/>
    <w:rsid w:val="008213C3"/>
    <w:rsid w:val="00821A72"/>
    <w:rsid w:val="008235E7"/>
    <w:rsid w:val="00824D86"/>
    <w:rsid w:val="00827F3C"/>
    <w:rsid w:val="00831619"/>
    <w:rsid w:val="00833620"/>
    <w:rsid w:val="00834E07"/>
    <w:rsid w:val="008449CF"/>
    <w:rsid w:val="00852348"/>
    <w:rsid w:val="00853A68"/>
    <w:rsid w:val="0085433E"/>
    <w:rsid w:val="00855086"/>
    <w:rsid w:val="00861DBD"/>
    <w:rsid w:val="00864996"/>
    <w:rsid w:val="00864AC5"/>
    <w:rsid w:val="00865749"/>
    <w:rsid w:val="00866687"/>
    <w:rsid w:val="00871996"/>
    <w:rsid w:val="008733A1"/>
    <w:rsid w:val="0087578C"/>
    <w:rsid w:val="008762B4"/>
    <w:rsid w:val="008768DF"/>
    <w:rsid w:val="0087760D"/>
    <w:rsid w:val="00883702"/>
    <w:rsid w:val="00887952"/>
    <w:rsid w:val="008905FD"/>
    <w:rsid w:val="008A1C48"/>
    <w:rsid w:val="008A6508"/>
    <w:rsid w:val="008A65A9"/>
    <w:rsid w:val="008B50D4"/>
    <w:rsid w:val="008C0AE1"/>
    <w:rsid w:val="008C1182"/>
    <w:rsid w:val="008C25EF"/>
    <w:rsid w:val="008C6765"/>
    <w:rsid w:val="008D3601"/>
    <w:rsid w:val="008E39BC"/>
    <w:rsid w:val="008F0912"/>
    <w:rsid w:val="008F2027"/>
    <w:rsid w:val="008F664E"/>
    <w:rsid w:val="009023D7"/>
    <w:rsid w:val="0090420D"/>
    <w:rsid w:val="00904B1A"/>
    <w:rsid w:val="0090731F"/>
    <w:rsid w:val="00907F0F"/>
    <w:rsid w:val="00912F8C"/>
    <w:rsid w:val="00913833"/>
    <w:rsid w:val="009221C1"/>
    <w:rsid w:val="00923EC0"/>
    <w:rsid w:val="0092443D"/>
    <w:rsid w:val="00927205"/>
    <w:rsid w:val="00930803"/>
    <w:rsid w:val="00931200"/>
    <w:rsid w:val="00931851"/>
    <w:rsid w:val="00934E1B"/>
    <w:rsid w:val="009357DE"/>
    <w:rsid w:val="00936FBC"/>
    <w:rsid w:val="00956D25"/>
    <w:rsid w:val="009573EC"/>
    <w:rsid w:val="00963692"/>
    <w:rsid w:val="00970251"/>
    <w:rsid w:val="00971A5D"/>
    <w:rsid w:val="00975050"/>
    <w:rsid w:val="00980ABE"/>
    <w:rsid w:val="00981D4E"/>
    <w:rsid w:val="00985925"/>
    <w:rsid w:val="00986FCE"/>
    <w:rsid w:val="00987C57"/>
    <w:rsid w:val="00993338"/>
    <w:rsid w:val="00997923"/>
    <w:rsid w:val="009A5870"/>
    <w:rsid w:val="009B0736"/>
    <w:rsid w:val="009B0A5C"/>
    <w:rsid w:val="009B11AB"/>
    <w:rsid w:val="009B223F"/>
    <w:rsid w:val="009B6847"/>
    <w:rsid w:val="009C363C"/>
    <w:rsid w:val="009D66FA"/>
    <w:rsid w:val="009E03C2"/>
    <w:rsid w:val="009E1CF0"/>
    <w:rsid w:val="009E39A9"/>
    <w:rsid w:val="009E531C"/>
    <w:rsid w:val="009F154D"/>
    <w:rsid w:val="009F182E"/>
    <w:rsid w:val="009F4C5A"/>
    <w:rsid w:val="00A00F28"/>
    <w:rsid w:val="00A0621C"/>
    <w:rsid w:val="00A140D8"/>
    <w:rsid w:val="00A16279"/>
    <w:rsid w:val="00A3447A"/>
    <w:rsid w:val="00A3780F"/>
    <w:rsid w:val="00A416F3"/>
    <w:rsid w:val="00A44CBE"/>
    <w:rsid w:val="00A45221"/>
    <w:rsid w:val="00A473A0"/>
    <w:rsid w:val="00A516A9"/>
    <w:rsid w:val="00A54A80"/>
    <w:rsid w:val="00A61011"/>
    <w:rsid w:val="00A621A3"/>
    <w:rsid w:val="00A62A35"/>
    <w:rsid w:val="00A72475"/>
    <w:rsid w:val="00A725CA"/>
    <w:rsid w:val="00A742E3"/>
    <w:rsid w:val="00A7572B"/>
    <w:rsid w:val="00A83EE6"/>
    <w:rsid w:val="00A919B4"/>
    <w:rsid w:val="00A92667"/>
    <w:rsid w:val="00A94B28"/>
    <w:rsid w:val="00A95920"/>
    <w:rsid w:val="00A97F51"/>
    <w:rsid w:val="00AA2ECA"/>
    <w:rsid w:val="00AB58F9"/>
    <w:rsid w:val="00AB730E"/>
    <w:rsid w:val="00AC52EE"/>
    <w:rsid w:val="00AC5444"/>
    <w:rsid w:val="00AC7048"/>
    <w:rsid w:val="00AD21A5"/>
    <w:rsid w:val="00AF1231"/>
    <w:rsid w:val="00AF27AF"/>
    <w:rsid w:val="00B07F23"/>
    <w:rsid w:val="00B11738"/>
    <w:rsid w:val="00B11949"/>
    <w:rsid w:val="00B23099"/>
    <w:rsid w:val="00B23682"/>
    <w:rsid w:val="00B23ABC"/>
    <w:rsid w:val="00B34FDF"/>
    <w:rsid w:val="00B36869"/>
    <w:rsid w:val="00B521C4"/>
    <w:rsid w:val="00B53658"/>
    <w:rsid w:val="00B53A3B"/>
    <w:rsid w:val="00B55F60"/>
    <w:rsid w:val="00B61519"/>
    <w:rsid w:val="00B65B5A"/>
    <w:rsid w:val="00B80164"/>
    <w:rsid w:val="00B829B2"/>
    <w:rsid w:val="00B839B8"/>
    <w:rsid w:val="00B87BF1"/>
    <w:rsid w:val="00B96475"/>
    <w:rsid w:val="00B9677F"/>
    <w:rsid w:val="00BA2CB5"/>
    <w:rsid w:val="00BA47EB"/>
    <w:rsid w:val="00BA5499"/>
    <w:rsid w:val="00BB269E"/>
    <w:rsid w:val="00BB4E66"/>
    <w:rsid w:val="00BB6415"/>
    <w:rsid w:val="00BB6E11"/>
    <w:rsid w:val="00BB7B4B"/>
    <w:rsid w:val="00BC2500"/>
    <w:rsid w:val="00BC264D"/>
    <w:rsid w:val="00BC48F2"/>
    <w:rsid w:val="00BC4C12"/>
    <w:rsid w:val="00BC6110"/>
    <w:rsid w:val="00BC7B72"/>
    <w:rsid w:val="00BD40EE"/>
    <w:rsid w:val="00BE058B"/>
    <w:rsid w:val="00BE0A23"/>
    <w:rsid w:val="00BE36B6"/>
    <w:rsid w:val="00BE76C0"/>
    <w:rsid w:val="00BE7DDE"/>
    <w:rsid w:val="00BF442F"/>
    <w:rsid w:val="00BF5F28"/>
    <w:rsid w:val="00BF7B1A"/>
    <w:rsid w:val="00C0134C"/>
    <w:rsid w:val="00C03A91"/>
    <w:rsid w:val="00C04076"/>
    <w:rsid w:val="00C13085"/>
    <w:rsid w:val="00C133AF"/>
    <w:rsid w:val="00C14E1C"/>
    <w:rsid w:val="00C20477"/>
    <w:rsid w:val="00C21459"/>
    <w:rsid w:val="00C22E01"/>
    <w:rsid w:val="00C27778"/>
    <w:rsid w:val="00C349C2"/>
    <w:rsid w:val="00C36481"/>
    <w:rsid w:val="00C372F2"/>
    <w:rsid w:val="00C4049D"/>
    <w:rsid w:val="00C4160B"/>
    <w:rsid w:val="00C44D0F"/>
    <w:rsid w:val="00C44FE4"/>
    <w:rsid w:val="00C469B1"/>
    <w:rsid w:val="00C62DF9"/>
    <w:rsid w:val="00C64010"/>
    <w:rsid w:val="00C6556A"/>
    <w:rsid w:val="00C76396"/>
    <w:rsid w:val="00C83351"/>
    <w:rsid w:val="00C84773"/>
    <w:rsid w:val="00C85713"/>
    <w:rsid w:val="00C85E6A"/>
    <w:rsid w:val="00C909F9"/>
    <w:rsid w:val="00CA5684"/>
    <w:rsid w:val="00CA7A20"/>
    <w:rsid w:val="00CB41A6"/>
    <w:rsid w:val="00CB4818"/>
    <w:rsid w:val="00CB6F87"/>
    <w:rsid w:val="00CC0E27"/>
    <w:rsid w:val="00CC2250"/>
    <w:rsid w:val="00CC3A8E"/>
    <w:rsid w:val="00CC5AA9"/>
    <w:rsid w:val="00CD02CF"/>
    <w:rsid w:val="00CD167C"/>
    <w:rsid w:val="00CD191D"/>
    <w:rsid w:val="00CF5AF6"/>
    <w:rsid w:val="00D009C2"/>
    <w:rsid w:val="00D07351"/>
    <w:rsid w:val="00D12C02"/>
    <w:rsid w:val="00D15AB0"/>
    <w:rsid w:val="00D20264"/>
    <w:rsid w:val="00D21DC4"/>
    <w:rsid w:val="00D24B62"/>
    <w:rsid w:val="00D336F8"/>
    <w:rsid w:val="00D45396"/>
    <w:rsid w:val="00D50D05"/>
    <w:rsid w:val="00D53BC3"/>
    <w:rsid w:val="00D5505D"/>
    <w:rsid w:val="00D56702"/>
    <w:rsid w:val="00D56AF4"/>
    <w:rsid w:val="00D612F8"/>
    <w:rsid w:val="00D62377"/>
    <w:rsid w:val="00D63837"/>
    <w:rsid w:val="00D6534D"/>
    <w:rsid w:val="00D70047"/>
    <w:rsid w:val="00D745FE"/>
    <w:rsid w:val="00D82F72"/>
    <w:rsid w:val="00D90D6E"/>
    <w:rsid w:val="00D931FA"/>
    <w:rsid w:val="00D94A31"/>
    <w:rsid w:val="00D951C6"/>
    <w:rsid w:val="00DA2D2B"/>
    <w:rsid w:val="00DA4223"/>
    <w:rsid w:val="00DA4BEC"/>
    <w:rsid w:val="00DA7F88"/>
    <w:rsid w:val="00DB1F29"/>
    <w:rsid w:val="00DB1FFA"/>
    <w:rsid w:val="00DB5F47"/>
    <w:rsid w:val="00DB76CA"/>
    <w:rsid w:val="00DC0A77"/>
    <w:rsid w:val="00DC4FD7"/>
    <w:rsid w:val="00DC564B"/>
    <w:rsid w:val="00DC71C2"/>
    <w:rsid w:val="00DC79F0"/>
    <w:rsid w:val="00DD1D6D"/>
    <w:rsid w:val="00DD57EB"/>
    <w:rsid w:val="00DD6860"/>
    <w:rsid w:val="00DD7C65"/>
    <w:rsid w:val="00DE21F7"/>
    <w:rsid w:val="00DE2C11"/>
    <w:rsid w:val="00DE6587"/>
    <w:rsid w:val="00DE65A3"/>
    <w:rsid w:val="00DE7D49"/>
    <w:rsid w:val="00DF345C"/>
    <w:rsid w:val="00DF37B7"/>
    <w:rsid w:val="00DF51B1"/>
    <w:rsid w:val="00DF78C4"/>
    <w:rsid w:val="00DF7E2F"/>
    <w:rsid w:val="00E00E9A"/>
    <w:rsid w:val="00E010C9"/>
    <w:rsid w:val="00E024B2"/>
    <w:rsid w:val="00E027E6"/>
    <w:rsid w:val="00E06198"/>
    <w:rsid w:val="00E10003"/>
    <w:rsid w:val="00E12619"/>
    <w:rsid w:val="00E13B4B"/>
    <w:rsid w:val="00E178CA"/>
    <w:rsid w:val="00E20684"/>
    <w:rsid w:val="00E23046"/>
    <w:rsid w:val="00E2455E"/>
    <w:rsid w:val="00E2459D"/>
    <w:rsid w:val="00E26E3E"/>
    <w:rsid w:val="00E34A0E"/>
    <w:rsid w:val="00E37631"/>
    <w:rsid w:val="00E4015A"/>
    <w:rsid w:val="00E40BC7"/>
    <w:rsid w:val="00E40C7A"/>
    <w:rsid w:val="00E45376"/>
    <w:rsid w:val="00E55C21"/>
    <w:rsid w:val="00E6595B"/>
    <w:rsid w:val="00E67B4C"/>
    <w:rsid w:val="00E715AB"/>
    <w:rsid w:val="00E71758"/>
    <w:rsid w:val="00E71D49"/>
    <w:rsid w:val="00E752D6"/>
    <w:rsid w:val="00E757B6"/>
    <w:rsid w:val="00E77A09"/>
    <w:rsid w:val="00E86409"/>
    <w:rsid w:val="00E87270"/>
    <w:rsid w:val="00E919BA"/>
    <w:rsid w:val="00E922F3"/>
    <w:rsid w:val="00EA20F3"/>
    <w:rsid w:val="00EA3E5E"/>
    <w:rsid w:val="00EA6B13"/>
    <w:rsid w:val="00EB0C32"/>
    <w:rsid w:val="00EB19A6"/>
    <w:rsid w:val="00EC3B4D"/>
    <w:rsid w:val="00EC78F4"/>
    <w:rsid w:val="00ED5E3C"/>
    <w:rsid w:val="00ED633D"/>
    <w:rsid w:val="00EE08A5"/>
    <w:rsid w:val="00EE21C7"/>
    <w:rsid w:val="00EE4EEC"/>
    <w:rsid w:val="00EE62BD"/>
    <w:rsid w:val="00EE6F1E"/>
    <w:rsid w:val="00EF143E"/>
    <w:rsid w:val="00EF443D"/>
    <w:rsid w:val="00EF4D39"/>
    <w:rsid w:val="00EF7D57"/>
    <w:rsid w:val="00F00E70"/>
    <w:rsid w:val="00F02956"/>
    <w:rsid w:val="00F0333E"/>
    <w:rsid w:val="00F06ABF"/>
    <w:rsid w:val="00F07327"/>
    <w:rsid w:val="00F100A4"/>
    <w:rsid w:val="00F10BC2"/>
    <w:rsid w:val="00F1309A"/>
    <w:rsid w:val="00F13921"/>
    <w:rsid w:val="00F21099"/>
    <w:rsid w:val="00F2561D"/>
    <w:rsid w:val="00F276F0"/>
    <w:rsid w:val="00F30DBF"/>
    <w:rsid w:val="00F327B3"/>
    <w:rsid w:val="00F33272"/>
    <w:rsid w:val="00F3563A"/>
    <w:rsid w:val="00F42540"/>
    <w:rsid w:val="00F46A17"/>
    <w:rsid w:val="00F502BC"/>
    <w:rsid w:val="00F529E6"/>
    <w:rsid w:val="00F5516D"/>
    <w:rsid w:val="00F5598B"/>
    <w:rsid w:val="00F55A01"/>
    <w:rsid w:val="00F62FD5"/>
    <w:rsid w:val="00F646AF"/>
    <w:rsid w:val="00F64797"/>
    <w:rsid w:val="00F6558F"/>
    <w:rsid w:val="00F73A54"/>
    <w:rsid w:val="00F75A6A"/>
    <w:rsid w:val="00F77706"/>
    <w:rsid w:val="00F77815"/>
    <w:rsid w:val="00F8314D"/>
    <w:rsid w:val="00F83C9A"/>
    <w:rsid w:val="00F83EE0"/>
    <w:rsid w:val="00F8454F"/>
    <w:rsid w:val="00F879C6"/>
    <w:rsid w:val="00F9023E"/>
    <w:rsid w:val="00F91994"/>
    <w:rsid w:val="00F97F8B"/>
    <w:rsid w:val="00FA050F"/>
    <w:rsid w:val="00FA733B"/>
    <w:rsid w:val="00FA78EB"/>
    <w:rsid w:val="00FA7FFE"/>
    <w:rsid w:val="00FB2257"/>
    <w:rsid w:val="00FB6075"/>
    <w:rsid w:val="00FC27B5"/>
    <w:rsid w:val="00FC4BD7"/>
    <w:rsid w:val="00FC564D"/>
    <w:rsid w:val="00FD12B5"/>
    <w:rsid w:val="00FD3447"/>
    <w:rsid w:val="00FD3C0E"/>
    <w:rsid w:val="00FE2B80"/>
    <w:rsid w:val="00FE75A1"/>
    <w:rsid w:val="00FE7A4E"/>
    <w:rsid w:val="00FF173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31294A"/>
  <w15:docId w15:val="{F9DF2C69-065E-446C-85B8-609968E2E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4F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637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55DF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0092"/>
    <w:pPr>
      <w:ind w:left="720"/>
      <w:contextualSpacing/>
    </w:pPr>
  </w:style>
  <w:style w:type="character" w:customStyle="1" w:styleId="Heading1Char">
    <w:name w:val="Heading 1 Char"/>
    <w:basedOn w:val="DefaultParagraphFont"/>
    <w:link w:val="Heading1"/>
    <w:uiPriority w:val="9"/>
    <w:rsid w:val="007C4FA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E637F"/>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763C41"/>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763C41"/>
    <w:rPr>
      <w:rFonts w:ascii="Calibri Light" w:hAnsi="Calibri Light" w:cs="Calibri Light"/>
      <w:noProof/>
      <w:sz w:val="32"/>
    </w:rPr>
  </w:style>
  <w:style w:type="paragraph" w:customStyle="1" w:styleId="EndNoteBibliography">
    <w:name w:val="EndNote Bibliography"/>
    <w:basedOn w:val="Normal"/>
    <w:link w:val="EndNoteBibliographyChar"/>
    <w:rsid w:val="00763C41"/>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763C41"/>
    <w:rPr>
      <w:rFonts w:ascii="Calibri Light" w:hAnsi="Calibri Light" w:cs="Calibri Light"/>
      <w:noProof/>
      <w:sz w:val="32"/>
    </w:rPr>
  </w:style>
  <w:style w:type="table" w:styleId="TableGrid">
    <w:name w:val="Table Grid"/>
    <w:basedOn w:val="TableNormal"/>
    <w:uiPriority w:val="39"/>
    <w:rsid w:val="00C65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5946"/>
    <w:rPr>
      <w:color w:val="0563C1" w:themeColor="hyperlink"/>
      <w:u w:val="single"/>
    </w:rPr>
  </w:style>
  <w:style w:type="paragraph" w:styleId="Header">
    <w:name w:val="header"/>
    <w:basedOn w:val="Normal"/>
    <w:link w:val="HeaderChar"/>
    <w:uiPriority w:val="99"/>
    <w:unhideWhenUsed/>
    <w:rsid w:val="005B4F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4FAE"/>
  </w:style>
  <w:style w:type="paragraph" w:styleId="Footer">
    <w:name w:val="footer"/>
    <w:basedOn w:val="Normal"/>
    <w:link w:val="FooterChar"/>
    <w:uiPriority w:val="99"/>
    <w:unhideWhenUsed/>
    <w:rsid w:val="005B4F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4FAE"/>
  </w:style>
  <w:style w:type="character" w:styleId="CommentReference">
    <w:name w:val="annotation reference"/>
    <w:basedOn w:val="DefaultParagraphFont"/>
    <w:uiPriority w:val="99"/>
    <w:semiHidden/>
    <w:unhideWhenUsed/>
    <w:rsid w:val="008762B4"/>
    <w:rPr>
      <w:sz w:val="16"/>
      <w:szCs w:val="16"/>
    </w:rPr>
  </w:style>
  <w:style w:type="paragraph" w:styleId="CommentText">
    <w:name w:val="annotation text"/>
    <w:basedOn w:val="Normal"/>
    <w:link w:val="CommentTextChar"/>
    <w:uiPriority w:val="99"/>
    <w:semiHidden/>
    <w:unhideWhenUsed/>
    <w:rsid w:val="008762B4"/>
    <w:pPr>
      <w:spacing w:line="240" w:lineRule="auto"/>
    </w:pPr>
    <w:rPr>
      <w:sz w:val="20"/>
      <w:szCs w:val="20"/>
    </w:rPr>
  </w:style>
  <w:style w:type="character" w:customStyle="1" w:styleId="CommentTextChar">
    <w:name w:val="Comment Text Char"/>
    <w:basedOn w:val="DefaultParagraphFont"/>
    <w:link w:val="CommentText"/>
    <w:uiPriority w:val="99"/>
    <w:semiHidden/>
    <w:rsid w:val="008762B4"/>
    <w:rPr>
      <w:sz w:val="20"/>
      <w:szCs w:val="20"/>
    </w:rPr>
  </w:style>
  <w:style w:type="paragraph" w:styleId="CommentSubject">
    <w:name w:val="annotation subject"/>
    <w:basedOn w:val="CommentText"/>
    <w:next w:val="CommentText"/>
    <w:link w:val="CommentSubjectChar"/>
    <w:uiPriority w:val="99"/>
    <w:semiHidden/>
    <w:unhideWhenUsed/>
    <w:rsid w:val="008762B4"/>
    <w:rPr>
      <w:b/>
      <w:bCs/>
    </w:rPr>
  </w:style>
  <w:style w:type="character" w:customStyle="1" w:styleId="CommentSubjectChar">
    <w:name w:val="Comment Subject Char"/>
    <w:basedOn w:val="CommentTextChar"/>
    <w:link w:val="CommentSubject"/>
    <w:uiPriority w:val="99"/>
    <w:semiHidden/>
    <w:rsid w:val="008762B4"/>
    <w:rPr>
      <w:b/>
      <w:bCs/>
      <w:sz w:val="20"/>
      <w:szCs w:val="20"/>
    </w:rPr>
  </w:style>
  <w:style w:type="paragraph" w:styleId="BalloonText">
    <w:name w:val="Balloon Text"/>
    <w:basedOn w:val="Normal"/>
    <w:link w:val="BalloonTextChar"/>
    <w:uiPriority w:val="99"/>
    <w:semiHidden/>
    <w:unhideWhenUsed/>
    <w:rsid w:val="008762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2B4"/>
    <w:rPr>
      <w:rFonts w:ascii="Tahoma" w:hAnsi="Tahoma" w:cs="Tahoma"/>
      <w:sz w:val="16"/>
      <w:szCs w:val="16"/>
    </w:rPr>
  </w:style>
  <w:style w:type="character" w:customStyle="1" w:styleId="Heading3Char">
    <w:name w:val="Heading 3 Char"/>
    <w:basedOn w:val="DefaultParagraphFont"/>
    <w:link w:val="Heading3"/>
    <w:uiPriority w:val="9"/>
    <w:rsid w:val="00355DF3"/>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CA7A20"/>
    <w:rPr>
      <w:color w:val="605E5C"/>
      <w:shd w:val="clear" w:color="auto" w:fill="E1DFDD"/>
    </w:rPr>
  </w:style>
  <w:style w:type="character" w:customStyle="1" w:styleId="UnresolvedMention2">
    <w:name w:val="Unresolved Mention2"/>
    <w:basedOn w:val="DefaultParagraphFont"/>
    <w:uiPriority w:val="99"/>
    <w:semiHidden/>
    <w:unhideWhenUsed/>
    <w:rsid w:val="00DC4FD7"/>
    <w:rPr>
      <w:color w:val="605E5C"/>
      <w:shd w:val="clear" w:color="auto" w:fill="E1DFDD"/>
    </w:rPr>
  </w:style>
  <w:style w:type="paragraph" w:styleId="NoSpacing">
    <w:name w:val="No Spacing"/>
    <w:uiPriority w:val="1"/>
    <w:qFormat/>
    <w:rsid w:val="00E752D6"/>
    <w:pPr>
      <w:spacing w:after="0" w:line="240" w:lineRule="auto"/>
    </w:pPr>
  </w:style>
  <w:style w:type="paragraph" w:customStyle="1" w:styleId="MDPI62Acknowledgments">
    <w:name w:val="MDPI_6.2_Acknowledgments"/>
    <w:qFormat/>
    <w:rsid w:val="00BD40EE"/>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character" w:customStyle="1" w:styleId="UnresolvedMention3">
    <w:name w:val="Unresolved Mention3"/>
    <w:basedOn w:val="DefaultParagraphFont"/>
    <w:uiPriority w:val="99"/>
    <w:semiHidden/>
    <w:unhideWhenUsed/>
    <w:rsid w:val="00A72475"/>
    <w:rPr>
      <w:color w:val="605E5C"/>
      <w:shd w:val="clear" w:color="auto" w:fill="E1DFDD"/>
    </w:rPr>
  </w:style>
  <w:style w:type="character" w:styleId="FollowedHyperlink">
    <w:name w:val="FollowedHyperlink"/>
    <w:basedOn w:val="DefaultParagraphFont"/>
    <w:uiPriority w:val="99"/>
    <w:semiHidden/>
    <w:unhideWhenUsed/>
    <w:rsid w:val="00E10003"/>
    <w:rPr>
      <w:color w:val="954F72" w:themeColor="followedHyperlink"/>
      <w:u w:val="single"/>
    </w:rPr>
  </w:style>
  <w:style w:type="character" w:customStyle="1" w:styleId="UnresolvedMention4">
    <w:name w:val="Unresolved Mention4"/>
    <w:basedOn w:val="DefaultParagraphFont"/>
    <w:uiPriority w:val="99"/>
    <w:semiHidden/>
    <w:unhideWhenUsed/>
    <w:rsid w:val="00F97F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9397038">
      <w:bodyDiv w:val="1"/>
      <w:marLeft w:val="0"/>
      <w:marRight w:val="0"/>
      <w:marTop w:val="0"/>
      <w:marBottom w:val="0"/>
      <w:divBdr>
        <w:top w:val="none" w:sz="0" w:space="0" w:color="auto"/>
        <w:left w:val="none" w:sz="0" w:space="0" w:color="auto"/>
        <w:bottom w:val="none" w:sz="0" w:space="0" w:color="auto"/>
        <w:right w:val="none" w:sz="0" w:space="0" w:color="auto"/>
      </w:divBdr>
    </w:div>
    <w:div w:id="1551960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cn.org.uk/-/media/royal-college-of-nursing/documents/publications/2012/march/pub-004234.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icheconference2012.s3.amazonaws.com/uploads/File/2012%20Conf%20table%20poster%20-%20Hartford%20Hospital.pdf" TargetMode="External"/><Relationship Id="rId5" Type="http://schemas.openxmlformats.org/officeDocument/2006/relationships/webSettings" Target="webSettings.xml"/><Relationship Id="rId10" Type="http://schemas.openxmlformats.org/officeDocument/2006/relationships/hyperlink" Target="http://aci.health.nsw.gov.au/ie/projects/active/active-program.pdf" TargetMode="External"/><Relationship Id="rId4" Type="http://schemas.openxmlformats.org/officeDocument/2006/relationships/settings" Target="settings.xml"/><Relationship Id="rId9" Type="http://schemas.openxmlformats.org/officeDocument/2006/relationships/hyperlink" Target="http://nicheconference2012.s3.amazonaws.com/uploads/File/2012%20Conf%20Poster%20-%20Northwest%20Community.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8DA8EBA-1457-4F2C-95DB-739493CE8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361</Words>
  <Characters>47663</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m S.E.</dc:creator>
  <cp:lastModifiedBy>Lapage K.P.</cp:lastModifiedBy>
  <cp:revision>2</cp:revision>
  <cp:lastPrinted>2019-05-17T17:36:00Z</cp:lastPrinted>
  <dcterms:created xsi:type="dcterms:W3CDTF">2019-07-31T14:25:00Z</dcterms:created>
  <dcterms:modified xsi:type="dcterms:W3CDTF">2019-07-31T14:25:00Z</dcterms:modified>
</cp:coreProperties>
</file>